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6D8F5F" w14:textId="3852254C" w:rsidR="00DC6CE1" w:rsidRPr="00E73EEA" w:rsidRDefault="00DC6CE1" w:rsidP="006A0D57">
      <w:pPr>
        <w:pStyle w:val="Title"/>
        <w:rPr>
          <w:rFonts w:cs="Times New Roman"/>
        </w:rPr>
      </w:pPr>
      <w:bookmarkStart w:id="0" w:name="_Toc528105382"/>
      <w:r w:rsidRPr="00E73EEA">
        <w:rPr>
          <w:rFonts w:hint="eastAsia"/>
        </w:rPr>
        <w:t>標題</w:t>
      </w:r>
      <w:bookmarkEnd w:id="0"/>
    </w:p>
    <w:p w14:paraId="7748C39D" w14:textId="3D854AE8" w:rsidR="00781771" w:rsidRPr="00E73EEA" w:rsidRDefault="00781771" w:rsidP="006A0D57">
      <w:pPr>
        <w:pStyle w:val="Title"/>
        <w:rPr>
          <w:rFonts w:cs="Times New Roman"/>
        </w:rPr>
      </w:pPr>
      <w:bookmarkStart w:id="1" w:name="_Toc528105383"/>
      <w:r w:rsidRPr="00E73EEA">
        <w:rPr>
          <w:rFonts w:hint="eastAsia"/>
        </w:rPr>
        <w:lastRenderedPageBreak/>
        <w:t>目錄</w:t>
      </w:r>
      <w:bookmarkEnd w:id="1"/>
    </w:p>
    <w:p w14:paraId="6F0E8A27" w14:textId="4DFC3E93" w:rsidR="0079494F" w:rsidRPr="00E73EEA" w:rsidRDefault="00AC304C" w:rsidP="006A0D57">
      <w:pPr>
        <w:pStyle w:val="Title"/>
      </w:pPr>
      <w:bookmarkStart w:id="2" w:name="_Toc357024737"/>
      <w:bookmarkStart w:id="3" w:name="_Toc528105384"/>
      <w:r w:rsidRPr="00E73EEA">
        <w:rPr>
          <w:rFonts w:ascii="微軟正黑體" w:eastAsia="微軟正黑體" w:hAnsi="微軟正黑體" w:cs="微軟正黑體" w:hint="eastAsia"/>
        </w:rPr>
        <w:lastRenderedPageBreak/>
        <w:t>致</w:t>
      </w:r>
      <w:bookmarkEnd w:id="2"/>
      <w:r w:rsidRPr="00E73EEA">
        <w:rPr>
          <w:rFonts w:ascii="微軟正黑體" w:eastAsia="微軟正黑體" w:hAnsi="微軟正黑體" w:cs="微軟正黑體" w:hint="eastAsia"/>
        </w:rPr>
        <w:t>謝</w:t>
      </w:r>
      <w:bookmarkEnd w:id="3"/>
    </w:p>
    <w:p w14:paraId="10EE0E33" w14:textId="77777777" w:rsidR="00AC304C" w:rsidRPr="00E73EEA" w:rsidRDefault="00AC304C" w:rsidP="006A0D57">
      <w:pPr>
        <w:pStyle w:val="Title"/>
        <w:rPr>
          <w:rFonts w:cs="Times New Roman"/>
        </w:rPr>
      </w:pPr>
      <w:bookmarkStart w:id="4" w:name="_Toc357024738"/>
      <w:bookmarkStart w:id="5" w:name="_Toc528105385"/>
      <w:r w:rsidRPr="00E73EEA">
        <w:rPr>
          <w:rFonts w:hint="eastAsia"/>
        </w:rPr>
        <w:lastRenderedPageBreak/>
        <w:t>中文摘要</w:t>
      </w:r>
      <w:bookmarkEnd w:id="4"/>
      <w:bookmarkEnd w:id="5"/>
    </w:p>
    <w:p w14:paraId="17A36CBB" w14:textId="77777777" w:rsidR="00AC304C" w:rsidRPr="00E73EEA" w:rsidRDefault="00AC304C" w:rsidP="006A0D57">
      <w:pPr>
        <w:pStyle w:val="Title"/>
      </w:pPr>
      <w:bookmarkStart w:id="6" w:name="_Toc357024739"/>
      <w:bookmarkStart w:id="7" w:name="_Toc528105386"/>
      <w:r w:rsidRPr="00E73EEA">
        <w:lastRenderedPageBreak/>
        <w:t>ABSTRACT</w:t>
      </w:r>
      <w:bookmarkEnd w:id="6"/>
      <w:bookmarkEnd w:id="7"/>
    </w:p>
    <w:p w14:paraId="738F103B" w14:textId="77777777" w:rsidR="00AC304C" w:rsidRPr="00E73EEA" w:rsidRDefault="00AC304C" w:rsidP="006A0D57">
      <w:pPr>
        <w:pStyle w:val="Title"/>
      </w:pPr>
      <w:bookmarkStart w:id="8" w:name="_Toc357024740"/>
      <w:bookmarkStart w:id="9" w:name="_Toc528105387"/>
      <w:r w:rsidRPr="00E73EEA">
        <w:lastRenderedPageBreak/>
        <w:t>CONTENTS</w:t>
      </w:r>
      <w:bookmarkEnd w:id="8"/>
      <w:bookmarkEnd w:id="9"/>
    </w:p>
    <w:sdt>
      <w:sdtPr>
        <w:id w:val="-97257779"/>
        <w:docPartObj>
          <w:docPartGallery w:val="Table of Contents"/>
          <w:docPartUnique/>
        </w:docPartObj>
      </w:sdtPr>
      <w:sdtEndPr>
        <w:rPr>
          <w:rFonts w:ascii="Times New Roman" w:eastAsia="標楷體" w:hAnsi="Times New Roman" w:cs="Times New Roman"/>
          <w:b/>
          <w:bCs/>
          <w:noProof/>
          <w:color w:val="auto"/>
          <w:kern w:val="2"/>
          <w:sz w:val="24"/>
          <w:szCs w:val="24"/>
          <w:lang w:eastAsia="zh-TW"/>
        </w:rPr>
      </w:sdtEndPr>
      <w:sdtContent>
        <w:p w14:paraId="0965C79C" w14:textId="14F1035B" w:rsidR="00200C8D" w:rsidRDefault="00200C8D">
          <w:pPr>
            <w:pStyle w:val="TOCHeading"/>
          </w:pPr>
          <w:r>
            <w:t>Table of Contents</w:t>
          </w:r>
        </w:p>
        <w:p w14:paraId="27C34476" w14:textId="6DA54EB1" w:rsidR="00157B7D" w:rsidRDefault="00157B7D" w:rsidP="00157B7D">
          <w:pPr>
            <w:pStyle w:val="TOC1"/>
            <w:rPr>
              <w:rFonts w:asciiTheme="minorHAnsi" w:eastAsiaTheme="minorEastAsia" w:hAnsiTheme="minorHAnsi" w:cstheme="minorBidi"/>
              <w:noProof/>
              <w:kern w:val="0"/>
              <w:sz w:val="22"/>
              <w:szCs w:val="22"/>
            </w:rPr>
          </w:pPr>
          <w:r>
            <w:fldChar w:fldCharType="begin"/>
          </w:r>
          <w:r>
            <w:instrText xml:space="preserve"> TOC \o "1-4" \h \z \u </w:instrText>
          </w:r>
          <w:r>
            <w:fldChar w:fldCharType="separate"/>
          </w:r>
          <w:hyperlink w:anchor="_Toc528105382" w:history="1">
            <w:r w:rsidRPr="00FD589E">
              <w:rPr>
                <w:rStyle w:val="Hyperlink"/>
                <w:rFonts w:hint="eastAsia"/>
                <w:noProof/>
              </w:rPr>
              <w:t>標題</w:t>
            </w:r>
            <w:r>
              <w:rPr>
                <w:noProof/>
                <w:webHidden/>
              </w:rPr>
              <w:tab/>
            </w:r>
            <w:r>
              <w:rPr>
                <w:noProof/>
                <w:webHidden/>
              </w:rPr>
              <w:fldChar w:fldCharType="begin"/>
            </w:r>
            <w:r>
              <w:rPr>
                <w:noProof/>
                <w:webHidden/>
              </w:rPr>
              <w:instrText xml:space="preserve"> PAGEREF _Toc528105382 \h </w:instrText>
            </w:r>
            <w:r>
              <w:rPr>
                <w:noProof/>
                <w:webHidden/>
              </w:rPr>
            </w:r>
            <w:r>
              <w:rPr>
                <w:noProof/>
                <w:webHidden/>
              </w:rPr>
              <w:fldChar w:fldCharType="separate"/>
            </w:r>
            <w:r>
              <w:rPr>
                <w:noProof/>
                <w:webHidden/>
              </w:rPr>
              <w:t>i</w:t>
            </w:r>
            <w:r>
              <w:rPr>
                <w:noProof/>
                <w:webHidden/>
              </w:rPr>
              <w:fldChar w:fldCharType="end"/>
            </w:r>
          </w:hyperlink>
        </w:p>
        <w:p w14:paraId="09263178" w14:textId="6FB4A06B" w:rsidR="00157B7D" w:rsidRDefault="00157B7D" w:rsidP="00157B7D">
          <w:pPr>
            <w:pStyle w:val="TOC1"/>
            <w:rPr>
              <w:rFonts w:asciiTheme="minorHAnsi" w:eastAsiaTheme="minorEastAsia" w:hAnsiTheme="minorHAnsi" w:cstheme="minorBidi"/>
              <w:noProof/>
              <w:kern w:val="0"/>
              <w:sz w:val="22"/>
              <w:szCs w:val="22"/>
            </w:rPr>
          </w:pPr>
          <w:hyperlink w:anchor="_Toc528105383" w:history="1">
            <w:r w:rsidRPr="00FD589E">
              <w:rPr>
                <w:rStyle w:val="Hyperlink"/>
                <w:rFonts w:hint="eastAsia"/>
                <w:noProof/>
              </w:rPr>
              <w:t>目錄</w:t>
            </w:r>
            <w:r>
              <w:rPr>
                <w:noProof/>
                <w:webHidden/>
              </w:rPr>
              <w:tab/>
            </w:r>
            <w:r>
              <w:rPr>
                <w:noProof/>
                <w:webHidden/>
              </w:rPr>
              <w:fldChar w:fldCharType="begin"/>
            </w:r>
            <w:r>
              <w:rPr>
                <w:noProof/>
                <w:webHidden/>
              </w:rPr>
              <w:instrText xml:space="preserve"> PAGEREF _Toc528105383 \h </w:instrText>
            </w:r>
            <w:r>
              <w:rPr>
                <w:noProof/>
                <w:webHidden/>
              </w:rPr>
            </w:r>
            <w:r>
              <w:rPr>
                <w:noProof/>
                <w:webHidden/>
              </w:rPr>
              <w:fldChar w:fldCharType="separate"/>
            </w:r>
            <w:r>
              <w:rPr>
                <w:noProof/>
                <w:webHidden/>
              </w:rPr>
              <w:t>ii</w:t>
            </w:r>
            <w:r>
              <w:rPr>
                <w:noProof/>
                <w:webHidden/>
              </w:rPr>
              <w:fldChar w:fldCharType="end"/>
            </w:r>
          </w:hyperlink>
        </w:p>
        <w:p w14:paraId="194490D4" w14:textId="37E1379C" w:rsidR="00157B7D" w:rsidRDefault="00157B7D" w:rsidP="00157B7D">
          <w:pPr>
            <w:pStyle w:val="TOC1"/>
            <w:rPr>
              <w:rFonts w:asciiTheme="minorHAnsi" w:eastAsiaTheme="minorEastAsia" w:hAnsiTheme="minorHAnsi" w:cstheme="minorBidi"/>
              <w:noProof/>
              <w:kern w:val="0"/>
              <w:sz w:val="22"/>
              <w:szCs w:val="22"/>
            </w:rPr>
          </w:pPr>
          <w:hyperlink w:anchor="_Toc528105384" w:history="1">
            <w:r w:rsidRPr="00FD589E">
              <w:rPr>
                <w:rStyle w:val="Hyperlink"/>
                <w:rFonts w:ascii="微軟正黑體" w:eastAsia="微軟正黑體" w:hAnsi="微軟正黑體" w:cs="微軟正黑體" w:hint="eastAsia"/>
                <w:noProof/>
              </w:rPr>
              <w:t>致謝</w:t>
            </w:r>
            <w:r>
              <w:rPr>
                <w:noProof/>
                <w:webHidden/>
              </w:rPr>
              <w:tab/>
            </w:r>
            <w:r>
              <w:rPr>
                <w:noProof/>
                <w:webHidden/>
              </w:rPr>
              <w:fldChar w:fldCharType="begin"/>
            </w:r>
            <w:r>
              <w:rPr>
                <w:noProof/>
                <w:webHidden/>
              </w:rPr>
              <w:instrText xml:space="preserve"> PAGEREF _Toc528105384 \h </w:instrText>
            </w:r>
            <w:r>
              <w:rPr>
                <w:noProof/>
                <w:webHidden/>
              </w:rPr>
            </w:r>
            <w:r>
              <w:rPr>
                <w:noProof/>
                <w:webHidden/>
              </w:rPr>
              <w:fldChar w:fldCharType="separate"/>
            </w:r>
            <w:r>
              <w:rPr>
                <w:noProof/>
                <w:webHidden/>
              </w:rPr>
              <w:t>iii</w:t>
            </w:r>
            <w:r>
              <w:rPr>
                <w:noProof/>
                <w:webHidden/>
              </w:rPr>
              <w:fldChar w:fldCharType="end"/>
            </w:r>
          </w:hyperlink>
        </w:p>
        <w:p w14:paraId="7674CC62" w14:textId="312510E1" w:rsidR="00157B7D" w:rsidRDefault="00157B7D" w:rsidP="00157B7D">
          <w:pPr>
            <w:pStyle w:val="TOC1"/>
            <w:rPr>
              <w:rFonts w:asciiTheme="minorHAnsi" w:eastAsiaTheme="minorEastAsia" w:hAnsiTheme="minorHAnsi" w:cstheme="minorBidi"/>
              <w:noProof/>
              <w:kern w:val="0"/>
              <w:sz w:val="22"/>
              <w:szCs w:val="22"/>
            </w:rPr>
          </w:pPr>
          <w:hyperlink w:anchor="_Toc528105385" w:history="1">
            <w:r w:rsidRPr="00FD589E">
              <w:rPr>
                <w:rStyle w:val="Hyperlink"/>
                <w:rFonts w:hint="eastAsia"/>
                <w:noProof/>
              </w:rPr>
              <w:t>中文摘要</w:t>
            </w:r>
            <w:r>
              <w:rPr>
                <w:noProof/>
                <w:webHidden/>
              </w:rPr>
              <w:tab/>
            </w:r>
            <w:r>
              <w:rPr>
                <w:noProof/>
                <w:webHidden/>
              </w:rPr>
              <w:fldChar w:fldCharType="begin"/>
            </w:r>
            <w:r>
              <w:rPr>
                <w:noProof/>
                <w:webHidden/>
              </w:rPr>
              <w:instrText xml:space="preserve"> PAGEREF _Toc528105385 \h </w:instrText>
            </w:r>
            <w:r>
              <w:rPr>
                <w:noProof/>
                <w:webHidden/>
              </w:rPr>
            </w:r>
            <w:r>
              <w:rPr>
                <w:noProof/>
                <w:webHidden/>
              </w:rPr>
              <w:fldChar w:fldCharType="separate"/>
            </w:r>
            <w:r>
              <w:rPr>
                <w:noProof/>
                <w:webHidden/>
              </w:rPr>
              <w:t>iv</w:t>
            </w:r>
            <w:r>
              <w:rPr>
                <w:noProof/>
                <w:webHidden/>
              </w:rPr>
              <w:fldChar w:fldCharType="end"/>
            </w:r>
          </w:hyperlink>
        </w:p>
        <w:p w14:paraId="79D1D4B8" w14:textId="75E6F185" w:rsidR="00157B7D" w:rsidRDefault="00157B7D" w:rsidP="00157B7D">
          <w:pPr>
            <w:pStyle w:val="TOC1"/>
            <w:rPr>
              <w:rFonts w:asciiTheme="minorHAnsi" w:eastAsiaTheme="minorEastAsia" w:hAnsiTheme="minorHAnsi" w:cstheme="minorBidi"/>
              <w:noProof/>
              <w:kern w:val="0"/>
              <w:sz w:val="22"/>
              <w:szCs w:val="22"/>
            </w:rPr>
          </w:pPr>
          <w:hyperlink w:anchor="_Toc528105386" w:history="1">
            <w:r w:rsidRPr="00FD589E">
              <w:rPr>
                <w:rStyle w:val="Hyperlink"/>
                <w:noProof/>
              </w:rPr>
              <w:t>ABSTRACT</w:t>
            </w:r>
            <w:r>
              <w:rPr>
                <w:noProof/>
                <w:webHidden/>
              </w:rPr>
              <w:tab/>
            </w:r>
            <w:r>
              <w:rPr>
                <w:noProof/>
                <w:webHidden/>
              </w:rPr>
              <w:fldChar w:fldCharType="begin"/>
            </w:r>
            <w:r>
              <w:rPr>
                <w:noProof/>
                <w:webHidden/>
              </w:rPr>
              <w:instrText xml:space="preserve"> PAGEREF _Toc528105386 \h </w:instrText>
            </w:r>
            <w:r>
              <w:rPr>
                <w:noProof/>
                <w:webHidden/>
              </w:rPr>
            </w:r>
            <w:r>
              <w:rPr>
                <w:noProof/>
                <w:webHidden/>
              </w:rPr>
              <w:fldChar w:fldCharType="separate"/>
            </w:r>
            <w:r>
              <w:rPr>
                <w:noProof/>
                <w:webHidden/>
              </w:rPr>
              <w:t>v</w:t>
            </w:r>
            <w:r>
              <w:rPr>
                <w:noProof/>
                <w:webHidden/>
              </w:rPr>
              <w:fldChar w:fldCharType="end"/>
            </w:r>
          </w:hyperlink>
        </w:p>
        <w:p w14:paraId="01DA8046" w14:textId="53349677" w:rsidR="00157B7D" w:rsidRDefault="00157B7D" w:rsidP="00157B7D">
          <w:pPr>
            <w:pStyle w:val="TOC1"/>
            <w:rPr>
              <w:rFonts w:asciiTheme="minorHAnsi" w:eastAsiaTheme="minorEastAsia" w:hAnsiTheme="minorHAnsi" w:cstheme="minorBidi"/>
              <w:noProof/>
              <w:kern w:val="0"/>
              <w:sz w:val="22"/>
              <w:szCs w:val="22"/>
            </w:rPr>
          </w:pPr>
          <w:hyperlink w:anchor="_Toc528105387" w:history="1">
            <w:r w:rsidRPr="00FD589E">
              <w:rPr>
                <w:rStyle w:val="Hyperlink"/>
                <w:noProof/>
              </w:rPr>
              <w:t>CONTENTS</w:t>
            </w:r>
            <w:r>
              <w:rPr>
                <w:noProof/>
                <w:webHidden/>
              </w:rPr>
              <w:tab/>
            </w:r>
            <w:r>
              <w:rPr>
                <w:noProof/>
                <w:webHidden/>
              </w:rPr>
              <w:fldChar w:fldCharType="begin"/>
            </w:r>
            <w:r>
              <w:rPr>
                <w:noProof/>
                <w:webHidden/>
              </w:rPr>
              <w:instrText xml:space="preserve"> PAGEREF _Toc528105387 \h </w:instrText>
            </w:r>
            <w:r>
              <w:rPr>
                <w:noProof/>
                <w:webHidden/>
              </w:rPr>
            </w:r>
            <w:r>
              <w:rPr>
                <w:noProof/>
                <w:webHidden/>
              </w:rPr>
              <w:fldChar w:fldCharType="separate"/>
            </w:r>
            <w:r>
              <w:rPr>
                <w:noProof/>
                <w:webHidden/>
              </w:rPr>
              <w:t>vi</w:t>
            </w:r>
            <w:r>
              <w:rPr>
                <w:noProof/>
                <w:webHidden/>
              </w:rPr>
              <w:fldChar w:fldCharType="end"/>
            </w:r>
          </w:hyperlink>
        </w:p>
        <w:p w14:paraId="3677A06C" w14:textId="51E85864" w:rsidR="00157B7D" w:rsidRDefault="00157B7D" w:rsidP="00157B7D">
          <w:pPr>
            <w:pStyle w:val="TOC1"/>
            <w:rPr>
              <w:rFonts w:asciiTheme="minorHAnsi" w:eastAsiaTheme="minorEastAsia" w:hAnsiTheme="minorHAnsi" w:cstheme="minorBidi"/>
              <w:noProof/>
              <w:kern w:val="0"/>
              <w:sz w:val="22"/>
              <w:szCs w:val="22"/>
            </w:rPr>
          </w:pPr>
          <w:hyperlink w:anchor="_Toc528105388" w:history="1">
            <w:r w:rsidRPr="00FD589E">
              <w:rPr>
                <w:rStyle w:val="Hyperlink"/>
                <w:noProof/>
              </w:rPr>
              <w:t>LIST OF FIGURES</w:t>
            </w:r>
            <w:r>
              <w:rPr>
                <w:noProof/>
                <w:webHidden/>
              </w:rPr>
              <w:tab/>
            </w:r>
            <w:r>
              <w:rPr>
                <w:noProof/>
                <w:webHidden/>
              </w:rPr>
              <w:fldChar w:fldCharType="begin"/>
            </w:r>
            <w:r>
              <w:rPr>
                <w:noProof/>
                <w:webHidden/>
              </w:rPr>
              <w:instrText xml:space="preserve"> PAGEREF _Toc528105388 \h </w:instrText>
            </w:r>
            <w:r>
              <w:rPr>
                <w:noProof/>
                <w:webHidden/>
              </w:rPr>
            </w:r>
            <w:r>
              <w:rPr>
                <w:noProof/>
                <w:webHidden/>
              </w:rPr>
              <w:fldChar w:fldCharType="separate"/>
            </w:r>
            <w:r>
              <w:rPr>
                <w:noProof/>
                <w:webHidden/>
              </w:rPr>
              <w:t>viii</w:t>
            </w:r>
            <w:r>
              <w:rPr>
                <w:noProof/>
                <w:webHidden/>
              </w:rPr>
              <w:fldChar w:fldCharType="end"/>
            </w:r>
          </w:hyperlink>
        </w:p>
        <w:p w14:paraId="26522269" w14:textId="14460678" w:rsidR="00157B7D" w:rsidRDefault="00157B7D" w:rsidP="00157B7D">
          <w:pPr>
            <w:pStyle w:val="TOC1"/>
            <w:rPr>
              <w:rFonts w:asciiTheme="minorHAnsi" w:eastAsiaTheme="minorEastAsia" w:hAnsiTheme="minorHAnsi" w:cstheme="minorBidi"/>
              <w:noProof/>
              <w:kern w:val="0"/>
              <w:sz w:val="22"/>
              <w:szCs w:val="22"/>
            </w:rPr>
          </w:pPr>
          <w:hyperlink w:anchor="_Toc528105389" w:history="1">
            <w:r w:rsidRPr="00FD589E">
              <w:rPr>
                <w:rStyle w:val="Hyperlink"/>
                <w:noProof/>
              </w:rPr>
              <w:t>LIST OF TABLES</w:t>
            </w:r>
            <w:r>
              <w:rPr>
                <w:noProof/>
                <w:webHidden/>
              </w:rPr>
              <w:tab/>
            </w:r>
            <w:r>
              <w:rPr>
                <w:noProof/>
                <w:webHidden/>
              </w:rPr>
              <w:fldChar w:fldCharType="begin"/>
            </w:r>
            <w:r>
              <w:rPr>
                <w:noProof/>
                <w:webHidden/>
              </w:rPr>
              <w:instrText xml:space="preserve"> PAGEREF _Toc528105389 \h </w:instrText>
            </w:r>
            <w:r>
              <w:rPr>
                <w:noProof/>
                <w:webHidden/>
              </w:rPr>
            </w:r>
            <w:r>
              <w:rPr>
                <w:noProof/>
                <w:webHidden/>
              </w:rPr>
              <w:fldChar w:fldCharType="separate"/>
            </w:r>
            <w:r>
              <w:rPr>
                <w:noProof/>
                <w:webHidden/>
              </w:rPr>
              <w:t>ix</w:t>
            </w:r>
            <w:r>
              <w:rPr>
                <w:noProof/>
                <w:webHidden/>
              </w:rPr>
              <w:fldChar w:fldCharType="end"/>
            </w:r>
          </w:hyperlink>
        </w:p>
        <w:p w14:paraId="37FED217" w14:textId="0A8EB722" w:rsidR="00157B7D" w:rsidRDefault="00157B7D" w:rsidP="00157B7D">
          <w:pPr>
            <w:pStyle w:val="TOC1"/>
            <w:rPr>
              <w:rFonts w:asciiTheme="minorHAnsi" w:eastAsiaTheme="minorEastAsia" w:hAnsiTheme="minorHAnsi" w:cstheme="minorBidi"/>
              <w:noProof/>
              <w:kern w:val="0"/>
              <w:sz w:val="22"/>
              <w:szCs w:val="22"/>
            </w:rPr>
          </w:pPr>
          <w:hyperlink w:anchor="_Toc528105390" w:history="1">
            <w:r w:rsidRPr="00FD589E">
              <w:rPr>
                <w:rStyle w:val="Hyperlink"/>
                <w:rFonts w:hint="eastAsia"/>
                <w:noProof/>
              </w:rPr>
              <w:t>第一章</w:t>
            </w:r>
            <w:r w:rsidRPr="00FD589E">
              <w:rPr>
                <w:rStyle w:val="Hyperlink"/>
                <w:rFonts w:hint="eastAsia"/>
                <w:noProof/>
                <w:highlight w:val="lightGray"/>
              </w:rPr>
              <w:t xml:space="preserve"> </w:t>
            </w:r>
            <w:r w:rsidRPr="00FD589E">
              <w:rPr>
                <w:rStyle w:val="Hyperlink"/>
                <w:rFonts w:hint="eastAsia"/>
                <w:noProof/>
                <w:highlight w:val="lightGray"/>
              </w:rPr>
              <w:t>緒論</w:t>
            </w:r>
            <w:r>
              <w:rPr>
                <w:noProof/>
                <w:webHidden/>
              </w:rPr>
              <w:tab/>
            </w:r>
            <w:r>
              <w:rPr>
                <w:noProof/>
                <w:webHidden/>
              </w:rPr>
              <w:fldChar w:fldCharType="begin"/>
            </w:r>
            <w:r>
              <w:rPr>
                <w:noProof/>
                <w:webHidden/>
              </w:rPr>
              <w:instrText xml:space="preserve"> PAGEREF _Toc528105390 \h </w:instrText>
            </w:r>
            <w:r>
              <w:rPr>
                <w:noProof/>
                <w:webHidden/>
              </w:rPr>
            </w:r>
            <w:r>
              <w:rPr>
                <w:noProof/>
                <w:webHidden/>
              </w:rPr>
              <w:fldChar w:fldCharType="separate"/>
            </w:r>
            <w:r>
              <w:rPr>
                <w:noProof/>
                <w:webHidden/>
              </w:rPr>
              <w:t>0</w:t>
            </w:r>
            <w:r>
              <w:rPr>
                <w:noProof/>
                <w:webHidden/>
              </w:rPr>
              <w:fldChar w:fldCharType="end"/>
            </w:r>
          </w:hyperlink>
        </w:p>
        <w:p w14:paraId="45CE7BD2" w14:textId="201566C9" w:rsidR="00157B7D" w:rsidRDefault="00157B7D">
          <w:pPr>
            <w:pStyle w:val="TOC2"/>
            <w:tabs>
              <w:tab w:val="right" w:pos="8290"/>
            </w:tabs>
            <w:rPr>
              <w:rFonts w:eastAsiaTheme="minorEastAsia" w:cstheme="minorBidi"/>
              <w:b w:val="0"/>
              <w:bCs w:val="0"/>
              <w:noProof/>
              <w:kern w:val="0"/>
              <w:sz w:val="22"/>
              <w:szCs w:val="22"/>
            </w:rPr>
          </w:pPr>
          <w:hyperlink w:anchor="_Toc528105391" w:history="1">
            <w:r w:rsidRPr="00FD589E">
              <w:rPr>
                <w:rStyle w:val="Hyperlink"/>
                <w:noProof/>
              </w:rPr>
              <w:t>1.1</w:t>
            </w:r>
            <w:r w:rsidRPr="00FD589E">
              <w:rPr>
                <w:rStyle w:val="Hyperlink"/>
                <w:rFonts w:hint="eastAsia"/>
                <w:noProof/>
              </w:rPr>
              <w:t xml:space="preserve"> </w:t>
            </w:r>
            <w:r w:rsidRPr="00FD589E">
              <w:rPr>
                <w:rStyle w:val="Hyperlink"/>
                <w:rFonts w:hint="eastAsia"/>
                <w:noProof/>
              </w:rPr>
              <w:t>研究動機與目的</w:t>
            </w:r>
            <w:r>
              <w:rPr>
                <w:noProof/>
                <w:webHidden/>
              </w:rPr>
              <w:tab/>
            </w:r>
            <w:r>
              <w:rPr>
                <w:noProof/>
                <w:webHidden/>
              </w:rPr>
              <w:fldChar w:fldCharType="begin"/>
            </w:r>
            <w:r>
              <w:rPr>
                <w:noProof/>
                <w:webHidden/>
              </w:rPr>
              <w:instrText xml:space="preserve"> PAGEREF _Toc528105391 \h </w:instrText>
            </w:r>
            <w:r>
              <w:rPr>
                <w:noProof/>
                <w:webHidden/>
              </w:rPr>
            </w:r>
            <w:r>
              <w:rPr>
                <w:noProof/>
                <w:webHidden/>
              </w:rPr>
              <w:fldChar w:fldCharType="separate"/>
            </w:r>
            <w:r>
              <w:rPr>
                <w:noProof/>
                <w:webHidden/>
              </w:rPr>
              <w:t>0</w:t>
            </w:r>
            <w:r>
              <w:rPr>
                <w:noProof/>
                <w:webHidden/>
              </w:rPr>
              <w:fldChar w:fldCharType="end"/>
            </w:r>
          </w:hyperlink>
        </w:p>
        <w:p w14:paraId="1D70FB5C" w14:textId="4D75B5D2" w:rsidR="00157B7D" w:rsidRDefault="00157B7D">
          <w:pPr>
            <w:pStyle w:val="TOC2"/>
            <w:tabs>
              <w:tab w:val="right" w:pos="8290"/>
            </w:tabs>
            <w:rPr>
              <w:rFonts w:eastAsiaTheme="minorEastAsia" w:cstheme="minorBidi"/>
              <w:b w:val="0"/>
              <w:bCs w:val="0"/>
              <w:noProof/>
              <w:kern w:val="0"/>
              <w:sz w:val="22"/>
              <w:szCs w:val="22"/>
            </w:rPr>
          </w:pPr>
          <w:hyperlink w:anchor="_Toc528105392" w:history="1">
            <w:r w:rsidRPr="00FD589E">
              <w:rPr>
                <w:rStyle w:val="Hyperlink"/>
                <w:noProof/>
              </w:rPr>
              <w:t>1.2</w:t>
            </w:r>
            <w:r w:rsidRPr="00FD589E">
              <w:rPr>
                <w:rStyle w:val="Hyperlink"/>
                <w:rFonts w:hint="eastAsia"/>
                <w:noProof/>
              </w:rPr>
              <w:t xml:space="preserve"> </w:t>
            </w:r>
            <w:r w:rsidRPr="00FD589E">
              <w:rPr>
                <w:rStyle w:val="Hyperlink"/>
                <w:rFonts w:hint="eastAsia"/>
                <w:noProof/>
              </w:rPr>
              <w:t>論文架構</w:t>
            </w:r>
            <w:r>
              <w:rPr>
                <w:noProof/>
                <w:webHidden/>
              </w:rPr>
              <w:tab/>
            </w:r>
            <w:r>
              <w:rPr>
                <w:noProof/>
                <w:webHidden/>
              </w:rPr>
              <w:fldChar w:fldCharType="begin"/>
            </w:r>
            <w:r>
              <w:rPr>
                <w:noProof/>
                <w:webHidden/>
              </w:rPr>
              <w:instrText xml:space="preserve"> PAGEREF _Toc528105392 \h </w:instrText>
            </w:r>
            <w:r>
              <w:rPr>
                <w:noProof/>
                <w:webHidden/>
              </w:rPr>
            </w:r>
            <w:r>
              <w:rPr>
                <w:noProof/>
                <w:webHidden/>
              </w:rPr>
              <w:fldChar w:fldCharType="separate"/>
            </w:r>
            <w:r>
              <w:rPr>
                <w:noProof/>
                <w:webHidden/>
              </w:rPr>
              <w:t>0</w:t>
            </w:r>
            <w:r>
              <w:rPr>
                <w:noProof/>
                <w:webHidden/>
              </w:rPr>
              <w:fldChar w:fldCharType="end"/>
            </w:r>
          </w:hyperlink>
        </w:p>
        <w:p w14:paraId="1267CA9F" w14:textId="43F66939" w:rsidR="00157B7D" w:rsidRDefault="00157B7D" w:rsidP="00157B7D">
          <w:pPr>
            <w:pStyle w:val="TOC1"/>
            <w:rPr>
              <w:rFonts w:asciiTheme="minorHAnsi" w:eastAsiaTheme="minorEastAsia" w:hAnsiTheme="minorHAnsi" w:cstheme="minorBidi"/>
              <w:noProof/>
              <w:kern w:val="0"/>
              <w:sz w:val="22"/>
              <w:szCs w:val="22"/>
            </w:rPr>
          </w:pPr>
          <w:hyperlink w:anchor="_Toc528105393" w:history="1">
            <w:r w:rsidRPr="00FD589E">
              <w:rPr>
                <w:rStyle w:val="Hyperlink"/>
                <w:rFonts w:hint="eastAsia"/>
                <w:noProof/>
              </w:rPr>
              <w:t>第二章</w:t>
            </w:r>
            <w:r w:rsidRPr="00FD589E">
              <w:rPr>
                <w:rStyle w:val="Hyperlink"/>
                <w:rFonts w:hint="eastAsia"/>
                <w:noProof/>
              </w:rPr>
              <w:t xml:space="preserve"> </w:t>
            </w:r>
            <w:r w:rsidRPr="00FD589E">
              <w:rPr>
                <w:rStyle w:val="Hyperlink"/>
                <w:rFonts w:hint="eastAsia"/>
                <w:noProof/>
              </w:rPr>
              <w:t>研究背景</w:t>
            </w:r>
            <w:r>
              <w:rPr>
                <w:noProof/>
                <w:webHidden/>
              </w:rPr>
              <w:tab/>
            </w:r>
            <w:r>
              <w:rPr>
                <w:noProof/>
                <w:webHidden/>
              </w:rPr>
              <w:fldChar w:fldCharType="begin"/>
            </w:r>
            <w:r>
              <w:rPr>
                <w:noProof/>
                <w:webHidden/>
              </w:rPr>
              <w:instrText xml:space="preserve"> PAGEREF _Toc528105393 \h </w:instrText>
            </w:r>
            <w:r>
              <w:rPr>
                <w:noProof/>
                <w:webHidden/>
              </w:rPr>
            </w:r>
            <w:r>
              <w:rPr>
                <w:noProof/>
                <w:webHidden/>
              </w:rPr>
              <w:fldChar w:fldCharType="separate"/>
            </w:r>
            <w:r>
              <w:rPr>
                <w:noProof/>
                <w:webHidden/>
              </w:rPr>
              <w:t>1</w:t>
            </w:r>
            <w:r>
              <w:rPr>
                <w:noProof/>
                <w:webHidden/>
              </w:rPr>
              <w:fldChar w:fldCharType="end"/>
            </w:r>
          </w:hyperlink>
        </w:p>
        <w:p w14:paraId="32D4F334" w14:textId="67F90F63" w:rsidR="00157B7D" w:rsidRDefault="00157B7D">
          <w:pPr>
            <w:pStyle w:val="TOC2"/>
            <w:tabs>
              <w:tab w:val="left" w:pos="1200"/>
              <w:tab w:val="right" w:pos="8290"/>
            </w:tabs>
            <w:rPr>
              <w:rFonts w:eastAsiaTheme="minorEastAsia" w:cstheme="minorBidi"/>
              <w:b w:val="0"/>
              <w:bCs w:val="0"/>
              <w:noProof/>
              <w:kern w:val="0"/>
              <w:sz w:val="22"/>
              <w:szCs w:val="22"/>
            </w:rPr>
          </w:pPr>
          <w:hyperlink w:anchor="_Toc528105394" w:history="1">
            <w:r w:rsidRPr="00FD589E">
              <w:rPr>
                <w:rStyle w:val="Hyperlink"/>
                <w:noProof/>
              </w:rPr>
              <w:t>2.1</w:t>
            </w:r>
            <w:r>
              <w:rPr>
                <w:rFonts w:eastAsiaTheme="minorEastAsia" w:cstheme="minorBidi"/>
                <w:b w:val="0"/>
                <w:bCs w:val="0"/>
                <w:noProof/>
                <w:kern w:val="0"/>
                <w:sz w:val="22"/>
                <w:szCs w:val="22"/>
              </w:rPr>
              <w:tab/>
            </w:r>
            <w:r w:rsidRPr="00FD589E">
              <w:rPr>
                <w:rStyle w:val="Hyperlink"/>
                <w:rFonts w:hint="eastAsia"/>
                <w:noProof/>
                <w:highlight w:val="lightGray"/>
              </w:rPr>
              <w:t>肌電訊號</w:t>
            </w:r>
            <w:r>
              <w:rPr>
                <w:noProof/>
                <w:webHidden/>
              </w:rPr>
              <w:tab/>
            </w:r>
            <w:r>
              <w:rPr>
                <w:noProof/>
                <w:webHidden/>
              </w:rPr>
              <w:fldChar w:fldCharType="begin"/>
            </w:r>
            <w:r>
              <w:rPr>
                <w:noProof/>
                <w:webHidden/>
              </w:rPr>
              <w:instrText xml:space="preserve"> PAGEREF _Toc528105394 \h </w:instrText>
            </w:r>
            <w:r>
              <w:rPr>
                <w:noProof/>
                <w:webHidden/>
              </w:rPr>
            </w:r>
            <w:r>
              <w:rPr>
                <w:noProof/>
                <w:webHidden/>
              </w:rPr>
              <w:fldChar w:fldCharType="separate"/>
            </w:r>
            <w:r>
              <w:rPr>
                <w:noProof/>
                <w:webHidden/>
              </w:rPr>
              <w:t>1</w:t>
            </w:r>
            <w:r>
              <w:rPr>
                <w:noProof/>
                <w:webHidden/>
              </w:rPr>
              <w:fldChar w:fldCharType="end"/>
            </w:r>
          </w:hyperlink>
        </w:p>
        <w:p w14:paraId="2E82E9A2" w14:textId="480E217A" w:rsidR="00157B7D" w:rsidRDefault="00157B7D">
          <w:pPr>
            <w:pStyle w:val="TOC3"/>
            <w:tabs>
              <w:tab w:val="right" w:pos="8290"/>
            </w:tabs>
            <w:rPr>
              <w:rFonts w:eastAsiaTheme="minorEastAsia" w:cstheme="minorBidi"/>
              <w:noProof/>
              <w:kern w:val="0"/>
              <w:sz w:val="22"/>
              <w:szCs w:val="22"/>
            </w:rPr>
          </w:pPr>
          <w:hyperlink w:anchor="_Toc528105395" w:history="1">
            <w:r w:rsidRPr="00FD589E">
              <w:rPr>
                <w:rStyle w:val="Hyperlink"/>
                <w:noProof/>
              </w:rPr>
              <w:t>2.1.1</w:t>
            </w:r>
            <w:r w:rsidRPr="00FD589E">
              <w:rPr>
                <w:rStyle w:val="Hyperlink"/>
                <w:rFonts w:hint="eastAsia"/>
                <w:noProof/>
              </w:rPr>
              <w:t xml:space="preserve"> </w:t>
            </w:r>
            <w:r w:rsidRPr="00FD589E">
              <w:rPr>
                <w:rStyle w:val="Hyperlink"/>
                <w:rFonts w:hint="eastAsia"/>
                <w:noProof/>
              </w:rPr>
              <w:t>肌電訊號量測</w:t>
            </w:r>
            <w:r>
              <w:rPr>
                <w:noProof/>
                <w:webHidden/>
              </w:rPr>
              <w:tab/>
            </w:r>
            <w:r>
              <w:rPr>
                <w:noProof/>
                <w:webHidden/>
              </w:rPr>
              <w:fldChar w:fldCharType="begin"/>
            </w:r>
            <w:r>
              <w:rPr>
                <w:noProof/>
                <w:webHidden/>
              </w:rPr>
              <w:instrText xml:space="preserve"> PAGEREF _Toc528105395 \h </w:instrText>
            </w:r>
            <w:r>
              <w:rPr>
                <w:noProof/>
                <w:webHidden/>
              </w:rPr>
            </w:r>
            <w:r>
              <w:rPr>
                <w:noProof/>
                <w:webHidden/>
              </w:rPr>
              <w:fldChar w:fldCharType="separate"/>
            </w:r>
            <w:r>
              <w:rPr>
                <w:noProof/>
                <w:webHidden/>
              </w:rPr>
              <w:t>2</w:t>
            </w:r>
            <w:r>
              <w:rPr>
                <w:noProof/>
                <w:webHidden/>
              </w:rPr>
              <w:fldChar w:fldCharType="end"/>
            </w:r>
          </w:hyperlink>
        </w:p>
        <w:p w14:paraId="6F49BA39" w14:textId="2985AC97" w:rsidR="00157B7D" w:rsidRDefault="00157B7D">
          <w:pPr>
            <w:pStyle w:val="TOC3"/>
            <w:tabs>
              <w:tab w:val="right" w:pos="8290"/>
            </w:tabs>
            <w:rPr>
              <w:rFonts w:eastAsiaTheme="minorEastAsia" w:cstheme="minorBidi"/>
              <w:noProof/>
              <w:kern w:val="0"/>
              <w:sz w:val="22"/>
              <w:szCs w:val="22"/>
            </w:rPr>
          </w:pPr>
          <w:hyperlink w:anchor="_Toc528105396" w:history="1">
            <w:r w:rsidRPr="00FD589E">
              <w:rPr>
                <w:rStyle w:val="Hyperlink"/>
                <w:noProof/>
              </w:rPr>
              <w:t>2.1.2</w:t>
            </w:r>
            <w:r w:rsidRPr="00FD589E">
              <w:rPr>
                <w:rStyle w:val="Hyperlink"/>
                <w:rFonts w:hint="eastAsia"/>
                <w:noProof/>
              </w:rPr>
              <w:t xml:space="preserve"> </w:t>
            </w:r>
            <w:r w:rsidRPr="00FD589E">
              <w:rPr>
                <w:rStyle w:val="Hyperlink"/>
                <w:rFonts w:hint="eastAsia"/>
                <w:noProof/>
              </w:rPr>
              <w:t>表面式肌電訊號量測</w:t>
            </w:r>
            <w:r>
              <w:rPr>
                <w:noProof/>
                <w:webHidden/>
              </w:rPr>
              <w:tab/>
            </w:r>
            <w:r>
              <w:rPr>
                <w:noProof/>
                <w:webHidden/>
              </w:rPr>
              <w:fldChar w:fldCharType="begin"/>
            </w:r>
            <w:r>
              <w:rPr>
                <w:noProof/>
                <w:webHidden/>
              </w:rPr>
              <w:instrText xml:space="preserve"> PAGEREF _Toc528105396 \h </w:instrText>
            </w:r>
            <w:r>
              <w:rPr>
                <w:noProof/>
                <w:webHidden/>
              </w:rPr>
            </w:r>
            <w:r>
              <w:rPr>
                <w:noProof/>
                <w:webHidden/>
              </w:rPr>
              <w:fldChar w:fldCharType="separate"/>
            </w:r>
            <w:r>
              <w:rPr>
                <w:noProof/>
                <w:webHidden/>
              </w:rPr>
              <w:t>3</w:t>
            </w:r>
            <w:r>
              <w:rPr>
                <w:noProof/>
                <w:webHidden/>
              </w:rPr>
              <w:fldChar w:fldCharType="end"/>
            </w:r>
          </w:hyperlink>
        </w:p>
        <w:p w14:paraId="7A7A1CC2" w14:textId="65C7A944" w:rsidR="00157B7D" w:rsidRDefault="00157B7D">
          <w:pPr>
            <w:pStyle w:val="TOC2"/>
            <w:tabs>
              <w:tab w:val="right" w:pos="8290"/>
            </w:tabs>
            <w:rPr>
              <w:rFonts w:eastAsiaTheme="minorEastAsia" w:cstheme="minorBidi"/>
              <w:b w:val="0"/>
              <w:bCs w:val="0"/>
              <w:noProof/>
              <w:kern w:val="0"/>
              <w:sz w:val="22"/>
              <w:szCs w:val="22"/>
            </w:rPr>
          </w:pPr>
          <w:hyperlink w:anchor="_Toc528105397" w:history="1">
            <w:r w:rsidRPr="00FD589E">
              <w:rPr>
                <w:rStyle w:val="Hyperlink"/>
                <w:noProof/>
              </w:rPr>
              <w:t>2.2 EMG</w:t>
            </w:r>
            <w:r w:rsidRPr="00FD589E">
              <w:rPr>
                <w:rStyle w:val="Hyperlink"/>
                <w:rFonts w:hint="eastAsia"/>
                <w:noProof/>
              </w:rPr>
              <w:t>應用於肢體角度預測</w:t>
            </w:r>
            <w:r>
              <w:rPr>
                <w:noProof/>
                <w:webHidden/>
              </w:rPr>
              <w:tab/>
            </w:r>
            <w:r>
              <w:rPr>
                <w:noProof/>
                <w:webHidden/>
              </w:rPr>
              <w:fldChar w:fldCharType="begin"/>
            </w:r>
            <w:r>
              <w:rPr>
                <w:noProof/>
                <w:webHidden/>
              </w:rPr>
              <w:instrText xml:space="preserve"> PAGEREF _Toc528105397 \h </w:instrText>
            </w:r>
            <w:r>
              <w:rPr>
                <w:noProof/>
                <w:webHidden/>
              </w:rPr>
            </w:r>
            <w:r>
              <w:rPr>
                <w:noProof/>
                <w:webHidden/>
              </w:rPr>
              <w:fldChar w:fldCharType="separate"/>
            </w:r>
            <w:r>
              <w:rPr>
                <w:noProof/>
                <w:webHidden/>
              </w:rPr>
              <w:t>5</w:t>
            </w:r>
            <w:r>
              <w:rPr>
                <w:noProof/>
                <w:webHidden/>
              </w:rPr>
              <w:fldChar w:fldCharType="end"/>
            </w:r>
          </w:hyperlink>
        </w:p>
        <w:p w14:paraId="39AE28A7" w14:textId="12C26259" w:rsidR="00157B7D" w:rsidRDefault="00157B7D">
          <w:pPr>
            <w:pStyle w:val="TOC3"/>
            <w:tabs>
              <w:tab w:val="right" w:pos="8290"/>
            </w:tabs>
            <w:rPr>
              <w:rFonts w:eastAsiaTheme="minorEastAsia" w:cstheme="minorBidi"/>
              <w:noProof/>
              <w:kern w:val="0"/>
              <w:sz w:val="22"/>
              <w:szCs w:val="22"/>
            </w:rPr>
          </w:pPr>
          <w:hyperlink w:anchor="_Toc528105398" w:history="1">
            <w:r w:rsidRPr="00FD589E">
              <w:rPr>
                <w:rStyle w:val="Hyperlink"/>
                <w:noProof/>
              </w:rPr>
              <w:t>2.2.1</w:t>
            </w:r>
            <w:r w:rsidRPr="00FD589E">
              <w:rPr>
                <w:rStyle w:val="Hyperlink"/>
                <w:rFonts w:hint="eastAsia"/>
                <w:noProof/>
              </w:rPr>
              <w:t xml:space="preserve"> </w:t>
            </w:r>
            <w:r w:rsidRPr="00FD589E">
              <w:rPr>
                <w:rStyle w:val="Hyperlink"/>
                <w:rFonts w:hint="eastAsia"/>
                <w:noProof/>
              </w:rPr>
              <w:t>大肢體角度預測</w:t>
            </w:r>
            <w:r>
              <w:rPr>
                <w:noProof/>
                <w:webHidden/>
              </w:rPr>
              <w:tab/>
            </w:r>
            <w:r>
              <w:rPr>
                <w:noProof/>
                <w:webHidden/>
              </w:rPr>
              <w:fldChar w:fldCharType="begin"/>
            </w:r>
            <w:r>
              <w:rPr>
                <w:noProof/>
                <w:webHidden/>
              </w:rPr>
              <w:instrText xml:space="preserve"> PAGEREF _Toc528105398 \h </w:instrText>
            </w:r>
            <w:r>
              <w:rPr>
                <w:noProof/>
                <w:webHidden/>
              </w:rPr>
            </w:r>
            <w:r>
              <w:rPr>
                <w:noProof/>
                <w:webHidden/>
              </w:rPr>
              <w:fldChar w:fldCharType="separate"/>
            </w:r>
            <w:r>
              <w:rPr>
                <w:noProof/>
                <w:webHidden/>
              </w:rPr>
              <w:t>5</w:t>
            </w:r>
            <w:r>
              <w:rPr>
                <w:noProof/>
                <w:webHidden/>
              </w:rPr>
              <w:fldChar w:fldCharType="end"/>
            </w:r>
          </w:hyperlink>
        </w:p>
        <w:p w14:paraId="695A50FA" w14:textId="1F6A53F1" w:rsidR="00157B7D" w:rsidRDefault="00157B7D">
          <w:pPr>
            <w:pStyle w:val="TOC3"/>
            <w:tabs>
              <w:tab w:val="right" w:pos="8290"/>
            </w:tabs>
            <w:rPr>
              <w:rFonts w:eastAsiaTheme="minorEastAsia" w:cstheme="minorBidi"/>
              <w:noProof/>
              <w:kern w:val="0"/>
              <w:sz w:val="22"/>
              <w:szCs w:val="22"/>
            </w:rPr>
          </w:pPr>
          <w:hyperlink w:anchor="_Toc528105399" w:history="1">
            <w:r w:rsidRPr="00FD589E">
              <w:rPr>
                <w:rStyle w:val="Hyperlink"/>
                <w:noProof/>
              </w:rPr>
              <w:t>2.2.2</w:t>
            </w:r>
            <w:r w:rsidRPr="00FD589E">
              <w:rPr>
                <w:rStyle w:val="Hyperlink"/>
                <w:rFonts w:hint="eastAsia"/>
                <w:noProof/>
              </w:rPr>
              <w:t xml:space="preserve"> </w:t>
            </w:r>
            <w:r w:rsidRPr="00FD589E">
              <w:rPr>
                <w:rStyle w:val="Hyperlink"/>
                <w:rFonts w:hint="eastAsia"/>
                <w:noProof/>
              </w:rPr>
              <w:t>手腕角度預測</w:t>
            </w:r>
            <w:r>
              <w:rPr>
                <w:noProof/>
                <w:webHidden/>
              </w:rPr>
              <w:tab/>
            </w:r>
            <w:r>
              <w:rPr>
                <w:noProof/>
                <w:webHidden/>
              </w:rPr>
              <w:fldChar w:fldCharType="begin"/>
            </w:r>
            <w:r>
              <w:rPr>
                <w:noProof/>
                <w:webHidden/>
              </w:rPr>
              <w:instrText xml:space="preserve"> PAGEREF _Toc528105399 \h </w:instrText>
            </w:r>
            <w:r>
              <w:rPr>
                <w:noProof/>
                <w:webHidden/>
              </w:rPr>
            </w:r>
            <w:r>
              <w:rPr>
                <w:noProof/>
                <w:webHidden/>
              </w:rPr>
              <w:fldChar w:fldCharType="separate"/>
            </w:r>
            <w:r>
              <w:rPr>
                <w:noProof/>
                <w:webHidden/>
              </w:rPr>
              <w:t>6</w:t>
            </w:r>
            <w:r>
              <w:rPr>
                <w:noProof/>
                <w:webHidden/>
              </w:rPr>
              <w:fldChar w:fldCharType="end"/>
            </w:r>
          </w:hyperlink>
        </w:p>
        <w:p w14:paraId="48E17D82" w14:textId="75A48AB3" w:rsidR="00157B7D" w:rsidRDefault="00157B7D">
          <w:pPr>
            <w:pStyle w:val="TOC2"/>
            <w:tabs>
              <w:tab w:val="right" w:pos="8290"/>
            </w:tabs>
            <w:rPr>
              <w:rFonts w:eastAsiaTheme="minorEastAsia" w:cstheme="minorBidi"/>
              <w:b w:val="0"/>
              <w:bCs w:val="0"/>
              <w:noProof/>
              <w:kern w:val="0"/>
              <w:sz w:val="22"/>
              <w:szCs w:val="22"/>
            </w:rPr>
          </w:pPr>
          <w:hyperlink w:anchor="_Toc528105400" w:history="1">
            <w:r w:rsidRPr="00FD589E">
              <w:rPr>
                <w:rStyle w:val="Hyperlink"/>
                <w:noProof/>
              </w:rPr>
              <w:t>2.3 sEMG</w:t>
            </w:r>
            <w:r w:rsidRPr="00FD589E">
              <w:rPr>
                <w:rStyle w:val="Hyperlink"/>
                <w:rFonts w:hint="eastAsia"/>
                <w:noProof/>
              </w:rPr>
              <w:t>訊號特徵</w:t>
            </w:r>
            <w:r>
              <w:rPr>
                <w:noProof/>
                <w:webHidden/>
              </w:rPr>
              <w:tab/>
            </w:r>
            <w:r>
              <w:rPr>
                <w:noProof/>
                <w:webHidden/>
              </w:rPr>
              <w:fldChar w:fldCharType="begin"/>
            </w:r>
            <w:r>
              <w:rPr>
                <w:noProof/>
                <w:webHidden/>
              </w:rPr>
              <w:instrText xml:space="preserve"> PAGEREF _Toc528105400 \h </w:instrText>
            </w:r>
            <w:r>
              <w:rPr>
                <w:noProof/>
                <w:webHidden/>
              </w:rPr>
            </w:r>
            <w:r>
              <w:rPr>
                <w:noProof/>
                <w:webHidden/>
              </w:rPr>
              <w:fldChar w:fldCharType="separate"/>
            </w:r>
            <w:r>
              <w:rPr>
                <w:noProof/>
                <w:webHidden/>
              </w:rPr>
              <w:t>9</w:t>
            </w:r>
            <w:r>
              <w:rPr>
                <w:noProof/>
                <w:webHidden/>
              </w:rPr>
              <w:fldChar w:fldCharType="end"/>
            </w:r>
          </w:hyperlink>
        </w:p>
        <w:p w14:paraId="0D98B348" w14:textId="46081303" w:rsidR="00157B7D" w:rsidRDefault="00157B7D">
          <w:pPr>
            <w:pStyle w:val="TOC3"/>
            <w:tabs>
              <w:tab w:val="right" w:pos="8290"/>
            </w:tabs>
            <w:rPr>
              <w:rFonts w:eastAsiaTheme="minorEastAsia" w:cstheme="minorBidi"/>
              <w:noProof/>
              <w:kern w:val="0"/>
              <w:sz w:val="22"/>
              <w:szCs w:val="22"/>
            </w:rPr>
          </w:pPr>
          <w:hyperlink w:anchor="_Toc528105401" w:history="1">
            <w:r w:rsidRPr="00FD589E">
              <w:rPr>
                <w:rStyle w:val="Hyperlink"/>
                <w:noProof/>
              </w:rPr>
              <w:t>2.3.1</w:t>
            </w:r>
            <w:r w:rsidRPr="00FD589E">
              <w:rPr>
                <w:rStyle w:val="Hyperlink"/>
                <w:rFonts w:hint="eastAsia"/>
                <w:noProof/>
              </w:rPr>
              <w:t xml:space="preserve"> </w:t>
            </w:r>
            <w:r w:rsidRPr="00FD589E">
              <w:rPr>
                <w:rStyle w:val="Hyperlink"/>
                <w:rFonts w:hint="eastAsia"/>
                <w:noProof/>
              </w:rPr>
              <w:t>絕對平均數（</w:t>
            </w:r>
            <w:r w:rsidRPr="00FD589E">
              <w:rPr>
                <w:rStyle w:val="Hyperlink"/>
                <w:noProof/>
              </w:rPr>
              <w:t>Mean absolute value</w:t>
            </w:r>
            <w:r w:rsidRPr="00FD589E">
              <w:rPr>
                <w:rStyle w:val="Hyperlink"/>
                <w:rFonts w:hint="eastAsia"/>
                <w:noProof/>
              </w:rPr>
              <w:t>，</w:t>
            </w:r>
            <w:r w:rsidRPr="00FD589E">
              <w:rPr>
                <w:rStyle w:val="Hyperlink"/>
                <w:noProof/>
              </w:rPr>
              <w:t>MAV</w:t>
            </w:r>
            <w:r w:rsidRPr="00FD589E">
              <w:rPr>
                <w:rStyle w:val="Hyperlink"/>
                <w:rFonts w:hint="eastAsia"/>
                <w:noProof/>
              </w:rPr>
              <w:t>）</w:t>
            </w:r>
            <w:r>
              <w:rPr>
                <w:noProof/>
                <w:webHidden/>
              </w:rPr>
              <w:tab/>
            </w:r>
            <w:r>
              <w:rPr>
                <w:noProof/>
                <w:webHidden/>
              </w:rPr>
              <w:fldChar w:fldCharType="begin"/>
            </w:r>
            <w:r>
              <w:rPr>
                <w:noProof/>
                <w:webHidden/>
              </w:rPr>
              <w:instrText xml:space="preserve"> PAGEREF _Toc528105401 \h </w:instrText>
            </w:r>
            <w:r>
              <w:rPr>
                <w:noProof/>
                <w:webHidden/>
              </w:rPr>
            </w:r>
            <w:r>
              <w:rPr>
                <w:noProof/>
                <w:webHidden/>
              </w:rPr>
              <w:fldChar w:fldCharType="separate"/>
            </w:r>
            <w:r>
              <w:rPr>
                <w:noProof/>
                <w:webHidden/>
              </w:rPr>
              <w:t>9</w:t>
            </w:r>
            <w:r>
              <w:rPr>
                <w:noProof/>
                <w:webHidden/>
              </w:rPr>
              <w:fldChar w:fldCharType="end"/>
            </w:r>
          </w:hyperlink>
        </w:p>
        <w:p w14:paraId="36227679" w14:textId="45F67A3D" w:rsidR="00157B7D" w:rsidRDefault="00157B7D">
          <w:pPr>
            <w:pStyle w:val="TOC3"/>
            <w:tabs>
              <w:tab w:val="right" w:pos="8290"/>
            </w:tabs>
            <w:rPr>
              <w:rFonts w:eastAsiaTheme="minorEastAsia" w:cstheme="minorBidi"/>
              <w:noProof/>
              <w:kern w:val="0"/>
              <w:sz w:val="22"/>
              <w:szCs w:val="22"/>
            </w:rPr>
          </w:pPr>
          <w:hyperlink w:anchor="_Toc528105402" w:history="1">
            <w:r w:rsidRPr="00FD589E">
              <w:rPr>
                <w:rStyle w:val="Hyperlink"/>
                <w:noProof/>
              </w:rPr>
              <w:t>2.3.2</w:t>
            </w:r>
            <w:r w:rsidRPr="00FD589E">
              <w:rPr>
                <w:rStyle w:val="Hyperlink"/>
                <w:rFonts w:hint="eastAsia"/>
                <w:noProof/>
              </w:rPr>
              <w:t xml:space="preserve"> </w:t>
            </w:r>
            <w:r w:rsidRPr="00FD589E">
              <w:rPr>
                <w:rStyle w:val="Hyperlink"/>
                <w:rFonts w:hint="eastAsia"/>
                <w:noProof/>
              </w:rPr>
              <w:t>平方平均數（</w:t>
            </w:r>
            <w:r w:rsidRPr="00FD589E">
              <w:rPr>
                <w:rStyle w:val="Hyperlink"/>
                <w:noProof/>
              </w:rPr>
              <w:t>Root mean square</w:t>
            </w:r>
            <w:r w:rsidRPr="00FD589E">
              <w:rPr>
                <w:rStyle w:val="Hyperlink"/>
                <w:rFonts w:hint="eastAsia"/>
                <w:noProof/>
              </w:rPr>
              <w:t>，</w:t>
            </w:r>
            <w:r w:rsidRPr="00FD589E">
              <w:rPr>
                <w:rStyle w:val="Hyperlink"/>
                <w:noProof/>
              </w:rPr>
              <w:t>RMS</w:t>
            </w:r>
            <w:r w:rsidRPr="00FD589E">
              <w:rPr>
                <w:rStyle w:val="Hyperlink"/>
                <w:rFonts w:hint="eastAsia"/>
                <w:noProof/>
              </w:rPr>
              <w:t>）</w:t>
            </w:r>
            <w:r>
              <w:rPr>
                <w:noProof/>
                <w:webHidden/>
              </w:rPr>
              <w:tab/>
            </w:r>
            <w:r>
              <w:rPr>
                <w:noProof/>
                <w:webHidden/>
              </w:rPr>
              <w:fldChar w:fldCharType="begin"/>
            </w:r>
            <w:r>
              <w:rPr>
                <w:noProof/>
                <w:webHidden/>
              </w:rPr>
              <w:instrText xml:space="preserve"> PAGEREF _Toc528105402 \h </w:instrText>
            </w:r>
            <w:r>
              <w:rPr>
                <w:noProof/>
                <w:webHidden/>
              </w:rPr>
            </w:r>
            <w:r>
              <w:rPr>
                <w:noProof/>
                <w:webHidden/>
              </w:rPr>
              <w:fldChar w:fldCharType="separate"/>
            </w:r>
            <w:r>
              <w:rPr>
                <w:noProof/>
                <w:webHidden/>
              </w:rPr>
              <w:t>10</w:t>
            </w:r>
            <w:r>
              <w:rPr>
                <w:noProof/>
                <w:webHidden/>
              </w:rPr>
              <w:fldChar w:fldCharType="end"/>
            </w:r>
          </w:hyperlink>
        </w:p>
        <w:p w14:paraId="6327C4F7" w14:textId="1D2424CF" w:rsidR="00157B7D" w:rsidRDefault="00157B7D">
          <w:pPr>
            <w:pStyle w:val="TOC3"/>
            <w:tabs>
              <w:tab w:val="right" w:pos="8290"/>
            </w:tabs>
            <w:rPr>
              <w:rFonts w:eastAsiaTheme="minorEastAsia" w:cstheme="minorBidi"/>
              <w:noProof/>
              <w:kern w:val="0"/>
              <w:sz w:val="22"/>
              <w:szCs w:val="22"/>
            </w:rPr>
          </w:pPr>
          <w:hyperlink w:anchor="_Toc528105403" w:history="1">
            <w:r w:rsidRPr="00FD589E">
              <w:rPr>
                <w:rStyle w:val="Hyperlink"/>
                <w:noProof/>
              </w:rPr>
              <w:t>2.3.3</w:t>
            </w:r>
            <w:r w:rsidRPr="00FD589E">
              <w:rPr>
                <w:rStyle w:val="Hyperlink"/>
                <w:rFonts w:hint="eastAsia"/>
                <w:noProof/>
              </w:rPr>
              <w:t xml:space="preserve"> </w:t>
            </w:r>
            <w:r w:rsidRPr="00FD589E">
              <w:rPr>
                <w:rStyle w:val="Hyperlink"/>
                <w:rFonts w:hint="eastAsia"/>
                <w:noProof/>
              </w:rPr>
              <w:t>絕對值波形包絡（</w:t>
            </w:r>
            <w:r w:rsidRPr="00FD589E">
              <w:rPr>
                <w:rStyle w:val="Hyperlink"/>
                <w:noProof/>
              </w:rPr>
              <w:t>Wave envelope of absolute value</w:t>
            </w:r>
            <w:r w:rsidRPr="00FD589E">
              <w:rPr>
                <w:rStyle w:val="Hyperlink"/>
                <w:rFonts w:hint="eastAsia"/>
                <w:noProof/>
              </w:rPr>
              <w:t>）</w:t>
            </w:r>
            <w:r>
              <w:rPr>
                <w:noProof/>
                <w:webHidden/>
              </w:rPr>
              <w:tab/>
            </w:r>
            <w:r>
              <w:rPr>
                <w:noProof/>
                <w:webHidden/>
              </w:rPr>
              <w:fldChar w:fldCharType="begin"/>
            </w:r>
            <w:r>
              <w:rPr>
                <w:noProof/>
                <w:webHidden/>
              </w:rPr>
              <w:instrText xml:space="preserve"> PAGEREF _Toc528105403 \h </w:instrText>
            </w:r>
            <w:r>
              <w:rPr>
                <w:noProof/>
                <w:webHidden/>
              </w:rPr>
            </w:r>
            <w:r>
              <w:rPr>
                <w:noProof/>
                <w:webHidden/>
              </w:rPr>
              <w:fldChar w:fldCharType="separate"/>
            </w:r>
            <w:r>
              <w:rPr>
                <w:noProof/>
                <w:webHidden/>
              </w:rPr>
              <w:t>12</w:t>
            </w:r>
            <w:r>
              <w:rPr>
                <w:noProof/>
                <w:webHidden/>
              </w:rPr>
              <w:fldChar w:fldCharType="end"/>
            </w:r>
          </w:hyperlink>
        </w:p>
        <w:p w14:paraId="07BC1CBD" w14:textId="716678D6" w:rsidR="00157B7D" w:rsidRDefault="00157B7D">
          <w:pPr>
            <w:pStyle w:val="TOC2"/>
            <w:tabs>
              <w:tab w:val="right" w:pos="8290"/>
            </w:tabs>
            <w:rPr>
              <w:rFonts w:eastAsiaTheme="minorEastAsia" w:cstheme="minorBidi"/>
              <w:b w:val="0"/>
              <w:bCs w:val="0"/>
              <w:noProof/>
              <w:kern w:val="0"/>
              <w:sz w:val="22"/>
              <w:szCs w:val="22"/>
            </w:rPr>
          </w:pPr>
          <w:hyperlink w:anchor="_Toc528105404" w:history="1">
            <w:r w:rsidRPr="00FD589E">
              <w:rPr>
                <w:rStyle w:val="Hyperlink"/>
                <w:noProof/>
              </w:rPr>
              <w:t>2.4 sEMG</w:t>
            </w:r>
            <w:r w:rsidRPr="00FD589E">
              <w:rPr>
                <w:rStyle w:val="Hyperlink"/>
                <w:rFonts w:hint="eastAsia"/>
                <w:noProof/>
              </w:rPr>
              <w:t>訊號分離</w:t>
            </w:r>
            <w:r>
              <w:rPr>
                <w:noProof/>
                <w:webHidden/>
              </w:rPr>
              <w:tab/>
            </w:r>
            <w:r>
              <w:rPr>
                <w:noProof/>
                <w:webHidden/>
              </w:rPr>
              <w:fldChar w:fldCharType="begin"/>
            </w:r>
            <w:r>
              <w:rPr>
                <w:noProof/>
                <w:webHidden/>
              </w:rPr>
              <w:instrText xml:space="preserve"> PAGEREF _Toc528105404 \h </w:instrText>
            </w:r>
            <w:r>
              <w:rPr>
                <w:noProof/>
                <w:webHidden/>
              </w:rPr>
            </w:r>
            <w:r>
              <w:rPr>
                <w:noProof/>
                <w:webHidden/>
              </w:rPr>
              <w:fldChar w:fldCharType="separate"/>
            </w:r>
            <w:r>
              <w:rPr>
                <w:noProof/>
                <w:webHidden/>
              </w:rPr>
              <w:t>12</w:t>
            </w:r>
            <w:r>
              <w:rPr>
                <w:noProof/>
                <w:webHidden/>
              </w:rPr>
              <w:fldChar w:fldCharType="end"/>
            </w:r>
          </w:hyperlink>
        </w:p>
        <w:p w14:paraId="56A72C71" w14:textId="4813DD75" w:rsidR="00157B7D" w:rsidRDefault="00157B7D">
          <w:pPr>
            <w:pStyle w:val="TOC3"/>
            <w:tabs>
              <w:tab w:val="right" w:pos="8290"/>
            </w:tabs>
            <w:rPr>
              <w:rFonts w:eastAsiaTheme="minorEastAsia" w:cstheme="minorBidi"/>
              <w:noProof/>
              <w:kern w:val="0"/>
              <w:sz w:val="22"/>
              <w:szCs w:val="22"/>
            </w:rPr>
          </w:pPr>
          <w:hyperlink w:anchor="_Toc528105405" w:history="1">
            <w:r w:rsidRPr="00FD589E">
              <w:rPr>
                <w:rStyle w:val="Hyperlink"/>
                <w:noProof/>
              </w:rPr>
              <w:t>2.4.1 Non-negative ICA</w:t>
            </w:r>
            <w:r w:rsidRPr="00FD589E">
              <w:rPr>
                <w:rStyle w:val="Hyperlink"/>
                <w:rFonts w:hint="eastAsia"/>
                <w:noProof/>
              </w:rPr>
              <w:t>（</w:t>
            </w:r>
            <w:r w:rsidRPr="00FD589E">
              <w:rPr>
                <w:rStyle w:val="Hyperlink"/>
                <w:noProof/>
              </w:rPr>
              <w:t>nICA</w:t>
            </w:r>
            <w:r w:rsidRPr="00FD589E">
              <w:rPr>
                <w:rStyle w:val="Hyperlink"/>
                <w:rFonts w:hint="eastAsia"/>
                <w:noProof/>
              </w:rPr>
              <w:t>）</w:t>
            </w:r>
            <w:r>
              <w:rPr>
                <w:noProof/>
                <w:webHidden/>
              </w:rPr>
              <w:tab/>
            </w:r>
            <w:r>
              <w:rPr>
                <w:noProof/>
                <w:webHidden/>
              </w:rPr>
              <w:fldChar w:fldCharType="begin"/>
            </w:r>
            <w:r>
              <w:rPr>
                <w:noProof/>
                <w:webHidden/>
              </w:rPr>
              <w:instrText xml:space="preserve"> PAGEREF _Toc528105405 \h </w:instrText>
            </w:r>
            <w:r>
              <w:rPr>
                <w:noProof/>
                <w:webHidden/>
              </w:rPr>
            </w:r>
            <w:r>
              <w:rPr>
                <w:noProof/>
                <w:webHidden/>
              </w:rPr>
              <w:fldChar w:fldCharType="separate"/>
            </w:r>
            <w:r>
              <w:rPr>
                <w:noProof/>
                <w:webHidden/>
              </w:rPr>
              <w:t>13</w:t>
            </w:r>
            <w:r>
              <w:rPr>
                <w:noProof/>
                <w:webHidden/>
              </w:rPr>
              <w:fldChar w:fldCharType="end"/>
            </w:r>
          </w:hyperlink>
        </w:p>
        <w:p w14:paraId="6660C437" w14:textId="5CF899C9" w:rsidR="00157B7D" w:rsidRDefault="00157B7D" w:rsidP="00157B7D">
          <w:pPr>
            <w:pStyle w:val="TOC1"/>
            <w:rPr>
              <w:rFonts w:asciiTheme="minorHAnsi" w:eastAsiaTheme="minorEastAsia" w:hAnsiTheme="minorHAnsi" w:cstheme="minorBidi"/>
              <w:noProof/>
              <w:kern w:val="0"/>
              <w:sz w:val="22"/>
              <w:szCs w:val="22"/>
            </w:rPr>
          </w:pPr>
          <w:hyperlink w:anchor="_Toc528105406" w:history="1">
            <w:r w:rsidRPr="00FD589E">
              <w:rPr>
                <w:rStyle w:val="Hyperlink"/>
                <w:noProof/>
              </w:rPr>
              <w:t>Reference</w:t>
            </w:r>
            <w:r>
              <w:rPr>
                <w:noProof/>
                <w:webHidden/>
              </w:rPr>
              <w:tab/>
            </w:r>
            <w:r>
              <w:rPr>
                <w:noProof/>
                <w:webHidden/>
              </w:rPr>
              <w:fldChar w:fldCharType="begin"/>
            </w:r>
            <w:r>
              <w:rPr>
                <w:noProof/>
                <w:webHidden/>
              </w:rPr>
              <w:instrText xml:space="preserve"> PAGEREF _Toc528105406 \h </w:instrText>
            </w:r>
            <w:r>
              <w:rPr>
                <w:noProof/>
                <w:webHidden/>
              </w:rPr>
            </w:r>
            <w:r>
              <w:rPr>
                <w:noProof/>
                <w:webHidden/>
              </w:rPr>
              <w:fldChar w:fldCharType="separate"/>
            </w:r>
            <w:r>
              <w:rPr>
                <w:noProof/>
                <w:webHidden/>
              </w:rPr>
              <w:t>17</w:t>
            </w:r>
            <w:r>
              <w:rPr>
                <w:noProof/>
                <w:webHidden/>
              </w:rPr>
              <w:fldChar w:fldCharType="end"/>
            </w:r>
          </w:hyperlink>
        </w:p>
        <w:p w14:paraId="20A75F00" w14:textId="62670A30" w:rsidR="00200C8D" w:rsidRDefault="00157B7D">
          <w:r>
            <w:rPr>
              <w:rFonts w:asciiTheme="majorHAnsi" w:hAnsiTheme="majorHAnsi" w:cstheme="majorHAnsi"/>
              <w:b/>
              <w:bCs/>
              <w:caps/>
            </w:rPr>
            <w:fldChar w:fldCharType="end"/>
          </w:r>
        </w:p>
      </w:sdtContent>
    </w:sdt>
    <w:p w14:paraId="360BDC47" w14:textId="77777777" w:rsidR="000F6DBE" w:rsidRPr="00E73EEA" w:rsidRDefault="000F6DBE" w:rsidP="006A0D57"/>
    <w:p w14:paraId="5930E7E3" w14:textId="4C1193F8" w:rsidR="006B1D6F" w:rsidRDefault="008024CF" w:rsidP="006A0D57">
      <w:pPr>
        <w:pStyle w:val="Title"/>
      </w:pPr>
      <w:bookmarkStart w:id="10" w:name="_Toc357024746"/>
      <w:bookmarkStart w:id="11" w:name="_Toc528105388"/>
      <w:r w:rsidRPr="00E73EEA">
        <w:lastRenderedPageBreak/>
        <w:t>LIST OF FIGURES</w:t>
      </w:r>
      <w:bookmarkEnd w:id="10"/>
      <w:bookmarkEnd w:id="11"/>
    </w:p>
    <w:p w14:paraId="4E502A90" w14:textId="1AD3258C" w:rsidR="00200C8D" w:rsidRDefault="00156BD4">
      <w:pPr>
        <w:pStyle w:val="TableofFigures"/>
        <w:tabs>
          <w:tab w:val="right" w:leader="dot" w:pos="8290"/>
        </w:tabs>
        <w:rPr>
          <w:rFonts w:eastAsiaTheme="minorEastAsia"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28105074" w:history="1">
        <w:r w:rsidR="00200C8D" w:rsidRPr="00886D73">
          <w:rPr>
            <w:rStyle w:val="Hyperlink"/>
            <w:rFonts w:hint="eastAsia"/>
            <w:noProof/>
          </w:rPr>
          <w:t>圖</w:t>
        </w:r>
        <w:r w:rsidR="00200C8D" w:rsidRPr="00886D73">
          <w:rPr>
            <w:rStyle w:val="Hyperlink"/>
            <w:noProof/>
          </w:rPr>
          <w:t xml:space="preserve"> 1 - </w:t>
        </w:r>
        <w:r w:rsidR="00200C8D" w:rsidRPr="00886D73">
          <w:rPr>
            <w:rStyle w:val="Hyperlink"/>
            <w:rFonts w:hint="eastAsia"/>
            <w:noProof/>
          </w:rPr>
          <w:t>人體動作控制機制示意圖</w:t>
        </w:r>
        <w:r w:rsidR="00200C8D">
          <w:rPr>
            <w:noProof/>
            <w:webHidden/>
          </w:rPr>
          <w:tab/>
        </w:r>
        <w:r w:rsidR="00200C8D">
          <w:rPr>
            <w:noProof/>
            <w:webHidden/>
          </w:rPr>
          <w:fldChar w:fldCharType="begin"/>
        </w:r>
        <w:r w:rsidR="00200C8D">
          <w:rPr>
            <w:noProof/>
            <w:webHidden/>
          </w:rPr>
          <w:instrText xml:space="preserve"> PAGEREF _Toc528105074 \h </w:instrText>
        </w:r>
        <w:r w:rsidR="00200C8D">
          <w:rPr>
            <w:noProof/>
            <w:webHidden/>
          </w:rPr>
        </w:r>
        <w:r w:rsidR="00200C8D">
          <w:rPr>
            <w:noProof/>
            <w:webHidden/>
          </w:rPr>
          <w:fldChar w:fldCharType="separate"/>
        </w:r>
        <w:r w:rsidR="00200C8D">
          <w:rPr>
            <w:noProof/>
            <w:webHidden/>
          </w:rPr>
          <w:t>1</w:t>
        </w:r>
        <w:r w:rsidR="00200C8D">
          <w:rPr>
            <w:noProof/>
            <w:webHidden/>
          </w:rPr>
          <w:fldChar w:fldCharType="end"/>
        </w:r>
      </w:hyperlink>
    </w:p>
    <w:p w14:paraId="747DAECD" w14:textId="733E7C3C" w:rsidR="00200C8D" w:rsidRDefault="00200C8D">
      <w:pPr>
        <w:pStyle w:val="TableofFigures"/>
        <w:tabs>
          <w:tab w:val="right" w:leader="dot" w:pos="8290"/>
        </w:tabs>
        <w:rPr>
          <w:rFonts w:eastAsiaTheme="minorEastAsia" w:cstheme="minorBidi"/>
          <w:smallCaps w:val="0"/>
          <w:noProof/>
          <w:kern w:val="0"/>
          <w:sz w:val="22"/>
          <w:szCs w:val="22"/>
        </w:rPr>
      </w:pPr>
      <w:hyperlink w:anchor="_Toc528105075" w:history="1">
        <w:r w:rsidRPr="00886D73">
          <w:rPr>
            <w:rStyle w:val="Hyperlink"/>
            <w:rFonts w:hint="eastAsia"/>
            <w:noProof/>
          </w:rPr>
          <w:t>圖</w:t>
        </w:r>
        <w:r w:rsidRPr="00886D73">
          <w:rPr>
            <w:rStyle w:val="Hyperlink"/>
            <w:noProof/>
          </w:rPr>
          <w:t xml:space="preserve"> 2 - </w:t>
        </w:r>
        <w:r w:rsidRPr="00886D73">
          <w:rPr>
            <w:rStyle w:val="Hyperlink"/>
            <w:rFonts w:hint="eastAsia"/>
            <w:noProof/>
          </w:rPr>
          <w:t>侵入式</w:t>
        </w:r>
        <w:r w:rsidRPr="00886D73">
          <w:rPr>
            <w:rStyle w:val="Hyperlink"/>
            <w:noProof/>
          </w:rPr>
          <w:t>EMG</w:t>
        </w:r>
        <w:r>
          <w:rPr>
            <w:noProof/>
            <w:webHidden/>
          </w:rPr>
          <w:tab/>
        </w:r>
        <w:r>
          <w:rPr>
            <w:noProof/>
            <w:webHidden/>
          </w:rPr>
          <w:fldChar w:fldCharType="begin"/>
        </w:r>
        <w:r>
          <w:rPr>
            <w:noProof/>
            <w:webHidden/>
          </w:rPr>
          <w:instrText xml:space="preserve"> PAGEREF _Toc528105075 \h </w:instrText>
        </w:r>
        <w:r>
          <w:rPr>
            <w:noProof/>
            <w:webHidden/>
          </w:rPr>
        </w:r>
        <w:r>
          <w:rPr>
            <w:noProof/>
            <w:webHidden/>
          </w:rPr>
          <w:fldChar w:fldCharType="separate"/>
        </w:r>
        <w:r>
          <w:rPr>
            <w:noProof/>
            <w:webHidden/>
          </w:rPr>
          <w:t>2</w:t>
        </w:r>
        <w:r>
          <w:rPr>
            <w:noProof/>
            <w:webHidden/>
          </w:rPr>
          <w:fldChar w:fldCharType="end"/>
        </w:r>
      </w:hyperlink>
    </w:p>
    <w:p w14:paraId="14A7DC2C" w14:textId="0DD4A6B3" w:rsidR="00200C8D" w:rsidRDefault="00200C8D">
      <w:pPr>
        <w:pStyle w:val="TableofFigures"/>
        <w:tabs>
          <w:tab w:val="right" w:leader="dot" w:pos="8290"/>
        </w:tabs>
        <w:rPr>
          <w:rFonts w:eastAsiaTheme="minorEastAsia" w:cstheme="minorBidi"/>
          <w:smallCaps w:val="0"/>
          <w:noProof/>
          <w:kern w:val="0"/>
          <w:sz w:val="22"/>
          <w:szCs w:val="22"/>
        </w:rPr>
      </w:pPr>
      <w:hyperlink w:anchor="_Toc528105076" w:history="1">
        <w:r w:rsidRPr="00886D73">
          <w:rPr>
            <w:rStyle w:val="Hyperlink"/>
            <w:rFonts w:hint="eastAsia"/>
            <w:noProof/>
          </w:rPr>
          <w:t>圖</w:t>
        </w:r>
        <w:r w:rsidRPr="00886D73">
          <w:rPr>
            <w:rStyle w:val="Hyperlink"/>
            <w:noProof/>
          </w:rPr>
          <w:t xml:space="preserve"> 3 - </w:t>
        </w:r>
        <w:r w:rsidRPr="00886D73">
          <w:rPr>
            <w:rStyle w:val="Hyperlink"/>
            <w:rFonts w:hint="eastAsia"/>
            <w:noProof/>
          </w:rPr>
          <w:t>雙極式</w:t>
        </w:r>
        <w:r w:rsidRPr="00886D73">
          <w:rPr>
            <w:rStyle w:val="Hyperlink"/>
            <w:noProof/>
          </w:rPr>
          <w:t>sEMG</w:t>
        </w:r>
        <w:r w:rsidRPr="00886D73">
          <w:rPr>
            <w:rStyle w:val="Hyperlink"/>
            <w:rFonts w:hint="eastAsia"/>
            <w:noProof/>
          </w:rPr>
          <w:t>電極</w:t>
        </w:r>
        <w:r>
          <w:rPr>
            <w:noProof/>
            <w:webHidden/>
          </w:rPr>
          <w:tab/>
        </w:r>
        <w:r>
          <w:rPr>
            <w:noProof/>
            <w:webHidden/>
          </w:rPr>
          <w:fldChar w:fldCharType="begin"/>
        </w:r>
        <w:r>
          <w:rPr>
            <w:noProof/>
            <w:webHidden/>
          </w:rPr>
          <w:instrText xml:space="preserve"> PAGEREF _Toc528105076 \h </w:instrText>
        </w:r>
        <w:r>
          <w:rPr>
            <w:noProof/>
            <w:webHidden/>
          </w:rPr>
        </w:r>
        <w:r>
          <w:rPr>
            <w:noProof/>
            <w:webHidden/>
          </w:rPr>
          <w:fldChar w:fldCharType="separate"/>
        </w:r>
        <w:r>
          <w:rPr>
            <w:noProof/>
            <w:webHidden/>
          </w:rPr>
          <w:t>3</w:t>
        </w:r>
        <w:r>
          <w:rPr>
            <w:noProof/>
            <w:webHidden/>
          </w:rPr>
          <w:fldChar w:fldCharType="end"/>
        </w:r>
      </w:hyperlink>
    </w:p>
    <w:p w14:paraId="06B63478" w14:textId="387E69BB" w:rsidR="00200C8D" w:rsidRDefault="00200C8D">
      <w:pPr>
        <w:pStyle w:val="TableofFigures"/>
        <w:tabs>
          <w:tab w:val="right" w:leader="dot" w:pos="8290"/>
        </w:tabs>
        <w:rPr>
          <w:rFonts w:eastAsiaTheme="minorEastAsia" w:cstheme="minorBidi"/>
          <w:smallCaps w:val="0"/>
          <w:noProof/>
          <w:kern w:val="0"/>
          <w:sz w:val="22"/>
          <w:szCs w:val="22"/>
        </w:rPr>
      </w:pPr>
      <w:hyperlink w:anchor="_Toc528105077" w:history="1">
        <w:r w:rsidRPr="00886D73">
          <w:rPr>
            <w:rStyle w:val="Hyperlink"/>
            <w:rFonts w:hint="eastAsia"/>
            <w:noProof/>
          </w:rPr>
          <w:t>圖</w:t>
        </w:r>
        <w:r w:rsidRPr="00886D73">
          <w:rPr>
            <w:rStyle w:val="Hyperlink"/>
            <w:noProof/>
          </w:rPr>
          <w:t xml:space="preserve"> 4 - </w:t>
        </w:r>
        <w:r w:rsidRPr="00886D73">
          <w:rPr>
            <w:rStyle w:val="Hyperlink"/>
            <w:rFonts w:hint="eastAsia"/>
            <w:noProof/>
          </w:rPr>
          <w:t>表面式</w:t>
        </w:r>
        <w:r w:rsidRPr="00886D73">
          <w:rPr>
            <w:rStyle w:val="Hyperlink"/>
            <w:noProof/>
          </w:rPr>
          <w:t>EMG</w:t>
        </w:r>
        <w:r w:rsidRPr="00886D73">
          <w:rPr>
            <w:rStyle w:val="Hyperlink"/>
            <w:rFonts w:hint="eastAsia"/>
            <w:noProof/>
          </w:rPr>
          <w:t>陣列</w:t>
        </w:r>
        <w:r w:rsidRPr="00886D73">
          <w:rPr>
            <w:rStyle w:val="Hyperlink"/>
            <w:noProof/>
          </w:rPr>
          <w:t>[15]</w:t>
        </w:r>
        <w:r>
          <w:rPr>
            <w:noProof/>
            <w:webHidden/>
          </w:rPr>
          <w:tab/>
        </w:r>
        <w:r>
          <w:rPr>
            <w:noProof/>
            <w:webHidden/>
          </w:rPr>
          <w:fldChar w:fldCharType="begin"/>
        </w:r>
        <w:r>
          <w:rPr>
            <w:noProof/>
            <w:webHidden/>
          </w:rPr>
          <w:instrText xml:space="preserve"> PAGEREF _Toc528105077 \h </w:instrText>
        </w:r>
        <w:r>
          <w:rPr>
            <w:noProof/>
            <w:webHidden/>
          </w:rPr>
        </w:r>
        <w:r>
          <w:rPr>
            <w:noProof/>
            <w:webHidden/>
          </w:rPr>
          <w:fldChar w:fldCharType="separate"/>
        </w:r>
        <w:r>
          <w:rPr>
            <w:noProof/>
            <w:webHidden/>
          </w:rPr>
          <w:t>3</w:t>
        </w:r>
        <w:r>
          <w:rPr>
            <w:noProof/>
            <w:webHidden/>
          </w:rPr>
          <w:fldChar w:fldCharType="end"/>
        </w:r>
      </w:hyperlink>
    </w:p>
    <w:p w14:paraId="170780B7" w14:textId="5473EEA0" w:rsidR="00200C8D" w:rsidRDefault="00200C8D">
      <w:pPr>
        <w:pStyle w:val="TableofFigures"/>
        <w:tabs>
          <w:tab w:val="right" w:leader="dot" w:pos="8290"/>
        </w:tabs>
        <w:rPr>
          <w:rFonts w:eastAsiaTheme="minorEastAsia" w:cstheme="minorBidi"/>
          <w:smallCaps w:val="0"/>
          <w:noProof/>
          <w:kern w:val="0"/>
          <w:sz w:val="22"/>
          <w:szCs w:val="22"/>
        </w:rPr>
      </w:pPr>
      <w:hyperlink w:anchor="_Toc528105078" w:history="1">
        <w:r w:rsidRPr="00886D73">
          <w:rPr>
            <w:rStyle w:val="Hyperlink"/>
            <w:rFonts w:hint="eastAsia"/>
            <w:noProof/>
          </w:rPr>
          <w:t>圖</w:t>
        </w:r>
        <w:r w:rsidRPr="00886D73">
          <w:rPr>
            <w:rStyle w:val="Hyperlink"/>
            <w:noProof/>
          </w:rPr>
          <w:t xml:space="preserve"> 5 - sEMG</w:t>
        </w:r>
        <w:r w:rsidRPr="00886D73">
          <w:rPr>
            <w:rStyle w:val="Hyperlink"/>
            <w:rFonts w:hint="eastAsia"/>
            <w:noProof/>
          </w:rPr>
          <w:t>交擾</w:t>
        </w:r>
        <w:r>
          <w:rPr>
            <w:noProof/>
            <w:webHidden/>
          </w:rPr>
          <w:tab/>
        </w:r>
        <w:r>
          <w:rPr>
            <w:noProof/>
            <w:webHidden/>
          </w:rPr>
          <w:fldChar w:fldCharType="begin"/>
        </w:r>
        <w:r>
          <w:rPr>
            <w:noProof/>
            <w:webHidden/>
          </w:rPr>
          <w:instrText xml:space="preserve"> PAGEREF _Toc528105078 \h </w:instrText>
        </w:r>
        <w:r>
          <w:rPr>
            <w:noProof/>
            <w:webHidden/>
          </w:rPr>
        </w:r>
        <w:r>
          <w:rPr>
            <w:noProof/>
            <w:webHidden/>
          </w:rPr>
          <w:fldChar w:fldCharType="separate"/>
        </w:r>
        <w:r>
          <w:rPr>
            <w:noProof/>
            <w:webHidden/>
          </w:rPr>
          <w:t>3</w:t>
        </w:r>
        <w:r>
          <w:rPr>
            <w:noProof/>
            <w:webHidden/>
          </w:rPr>
          <w:fldChar w:fldCharType="end"/>
        </w:r>
      </w:hyperlink>
    </w:p>
    <w:p w14:paraId="15E1AAE6" w14:textId="18E1C53C" w:rsidR="00200C8D" w:rsidRDefault="00200C8D">
      <w:pPr>
        <w:pStyle w:val="TableofFigures"/>
        <w:tabs>
          <w:tab w:val="right" w:leader="dot" w:pos="8290"/>
        </w:tabs>
        <w:rPr>
          <w:rFonts w:eastAsiaTheme="minorEastAsia" w:cstheme="minorBidi"/>
          <w:smallCaps w:val="0"/>
          <w:noProof/>
          <w:kern w:val="0"/>
          <w:sz w:val="22"/>
          <w:szCs w:val="22"/>
        </w:rPr>
      </w:pPr>
      <w:hyperlink w:anchor="_Toc528105079" w:history="1">
        <w:r w:rsidRPr="00886D73">
          <w:rPr>
            <w:rStyle w:val="Hyperlink"/>
            <w:rFonts w:hint="eastAsia"/>
            <w:noProof/>
          </w:rPr>
          <w:t>圖</w:t>
        </w:r>
        <w:r w:rsidRPr="00886D73">
          <w:rPr>
            <w:rStyle w:val="Hyperlink"/>
            <w:noProof/>
          </w:rPr>
          <w:t xml:space="preserve"> 6 - </w:t>
        </w:r>
        <w:r w:rsidRPr="00886D73">
          <w:rPr>
            <w:rStyle w:val="Hyperlink"/>
            <w:rFonts w:hint="eastAsia"/>
            <w:noProof/>
          </w:rPr>
          <w:t>雙極式</w:t>
        </w:r>
        <w:r w:rsidRPr="00886D73">
          <w:rPr>
            <w:rStyle w:val="Hyperlink"/>
            <w:noProof/>
          </w:rPr>
          <w:t>sEMG</w:t>
        </w:r>
        <w:r w:rsidRPr="00886D73">
          <w:rPr>
            <w:rStyle w:val="Hyperlink"/>
            <w:rFonts w:hint="eastAsia"/>
            <w:noProof/>
          </w:rPr>
          <w:t>等效電路</w:t>
        </w:r>
        <w:r w:rsidRPr="00886D73">
          <w:rPr>
            <w:rStyle w:val="Hyperlink"/>
            <w:noProof/>
          </w:rPr>
          <w:t>[1]</w:t>
        </w:r>
        <w:r>
          <w:rPr>
            <w:noProof/>
            <w:webHidden/>
          </w:rPr>
          <w:tab/>
        </w:r>
        <w:r>
          <w:rPr>
            <w:noProof/>
            <w:webHidden/>
          </w:rPr>
          <w:fldChar w:fldCharType="begin"/>
        </w:r>
        <w:r>
          <w:rPr>
            <w:noProof/>
            <w:webHidden/>
          </w:rPr>
          <w:instrText xml:space="preserve"> PAGEREF _Toc528105079 \h </w:instrText>
        </w:r>
        <w:r>
          <w:rPr>
            <w:noProof/>
            <w:webHidden/>
          </w:rPr>
        </w:r>
        <w:r>
          <w:rPr>
            <w:noProof/>
            <w:webHidden/>
          </w:rPr>
          <w:fldChar w:fldCharType="separate"/>
        </w:r>
        <w:r>
          <w:rPr>
            <w:noProof/>
            <w:webHidden/>
          </w:rPr>
          <w:t>4</w:t>
        </w:r>
        <w:r>
          <w:rPr>
            <w:noProof/>
            <w:webHidden/>
          </w:rPr>
          <w:fldChar w:fldCharType="end"/>
        </w:r>
      </w:hyperlink>
    </w:p>
    <w:p w14:paraId="0D65F8CC" w14:textId="7A2C6BF4" w:rsidR="00200C8D" w:rsidRDefault="00200C8D">
      <w:pPr>
        <w:pStyle w:val="TableofFigures"/>
        <w:tabs>
          <w:tab w:val="right" w:leader="dot" w:pos="8290"/>
        </w:tabs>
        <w:rPr>
          <w:rFonts w:eastAsiaTheme="minorEastAsia" w:cstheme="minorBidi"/>
          <w:smallCaps w:val="0"/>
          <w:noProof/>
          <w:kern w:val="0"/>
          <w:sz w:val="22"/>
          <w:szCs w:val="22"/>
        </w:rPr>
      </w:pPr>
      <w:hyperlink w:anchor="_Toc528105080" w:history="1">
        <w:r w:rsidRPr="00886D73">
          <w:rPr>
            <w:rStyle w:val="Hyperlink"/>
            <w:rFonts w:hint="eastAsia"/>
            <w:noProof/>
          </w:rPr>
          <w:t>圖</w:t>
        </w:r>
        <w:r w:rsidRPr="00886D73">
          <w:rPr>
            <w:rStyle w:val="Hyperlink"/>
            <w:noProof/>
          </w:rPr>
          <w:t xml:space="preserve"> 7 - </w:t>
        </w:r>
        <w:r w:rsidRPr="00886D73">
          <w:rPr>
            <w:rStyle w:val="Hyperlink"/>
            <w:rFonts w:hint="eastAsia"/>
            <w:noProof/>
          </w:rPr>
          <w:t>人類前臂肌肉</w:t>
        </w:r>
        <w:r w:rsidRPr="00886D73">
          <w:rPr>
            <w:rStyle w:val="Hyperlink"/>
            <w:noProof/>
          </w:rPr>
          <w:t>[24]</w:t>
        </w:r>
        <w:r>
          <w:rPr>
            <w:noProof/>
            <w:webHidden/>
          </w:rPr>
          <w:tab/>
        </w:r>
        <w:r>
          <w:rPr>
            <w:noProof/>
            <w:webHidden/>
          </w:rPr>
          <w:fldChar w:fldCharType="begin"/>
        </w:r>
        <w:r>
          <w:rPr>
            <w:noProof/>
            <w:webHidden/>
          </w:rPr>
          <w:instrText xml:space="preserve"> PAGEREF _Toc528105080 \h </w:instrText>
        </w:r>
        <w:r>
          <w:rPr>
            <w:noProof/>
            <w:webHidden/>
          </w:rPr>
        </w:r>
        <w:r>
          <w:rPr>
            <w:noProof/>
            <w:webHidden/>
          </w:rPr>
          <w:fldChar w:fldCharType="separate"/>
        </w:r>
        <w:r>
          <w:rPr>
            <w:noProof/>
            <w:webHidden/>
          </w:rPr>
          <w:t>6</w:t>
        </w:r>
        <w:r>
          <w:rPr>
            <w:noProof/>
            <w:webHidden/>
          </w:rPr>
          <w:fldChar w:fldCharType="end"/>
        </w:r>
      </w:hyperlink>
    </w:p>
    <w:p w14:paraId="1C066947" w14:textId="13212AC2" w:rsidR="00200C8D" w:rsidRDefault="00200C8D">
      <w:pPr>
        <w:pStyle w:val="TableofFigures"/>
        <w:tabs>
          <w:tab w:val="right" w:leader="dot" w:pos="8290"/>
        </w:tabs>
        <w:rPr>
          <w:rFonts w:eastAsiaTheme="minorEastAsia" w:cstheme="minorBidi"/>
          <w:smallCaps w:val="0"/>
          <w:noProof/>
          <w:kern w:val="0"/>
          <w:sz w:val="22"/>
          <w:szCs w:val="22"/>
        </w:rPr>
      </w:pPr>
      <w:hyperlink w:anchor="_Toc528105081" w:history="1">
        <w:r w:rsidRPr="00886D73">
          <w:rPr>
            <w:rStyle w:val="Hyperlink"/>
            <w:rFonts w:hint="eastAsia"/>
            <w:noProof/>
          </w:rPr>
          <w:t>圖</w:t>
        </w:r>
        <w:r w:rsidRPr="00886D73">
          <w:rPr>
            <w:rStyle w:val="Hyperlink"/>
            <w:noProof/>
          </w:rPr>
          <w:t xml:space="preserve"> 8 – </w:t>
        </w:r>
        <w:r w:rsidRPr="00886D73">
          <w:rPr>
            <w:rStyle w:val="Hyperlink"/>
            <w:rFonts w:hint="eastAsia"/>
            <w:noProof/>
          </w:rPr>
          <w:t>手腕動作</w:t>
        </w:r>
        <w:r>
          <w:rPr>
            <w:noProof/>
            <w:webHidden/>
          </w:rPr>
          <w:tab/>
        </w:r>
        <w:r>
          <w:rPr>
            <w:noProof/>
            <w:webHidden/>
          </w:rPr>
          <w:fldChar w:fldCharType="begin"/>
        </w:r>
        <w:r>
          <w:rPr>
            <w:noProof/>
            <w:webHidden/>
          </w:rPr>
          <w:instrText xml:space="preserve"> PAGEREF _Toc528105081 \h </w:instrText>
        </w:r>
        <w:r>
          <w:rPr>
            <w:noProof/>
            <w:webHidden/>
          </w:rPr>
        </w:r>
        <w:r>
          <w:rPr>
            <w:noProof/>
            <w:webHidden/>
          </w:rPr>
          <w:fldChar w:fldCharType="separate"/>
        </w:r>
        <w:r>
          <w:rPr>
            <w:noProof/>
            <w:webHidden/>
          </w:rPr>
          <w:t>6</w:t>
        </w:r>
        <w:r>
          <w:rPr>
            <w:noProof/>
            <w:webHidden/>
          </w:rPr>
          <w:fldChar w:fldCharType="end"/>
        </w:r>
      </w:hyperlink>
    </w:p>
    <w:p w14:paraId="3D0180FD" w14:textId="52725B1B" w:rsidR="00200C8D" w:rsidRDefault="00200C8D">
      <w:pPr>
        <w:pStyle w:val="TableofFigures"/>
        <w:tabs>
          <w:tab w:val="right" w:leader="dot" w:pos="8290"/>
        </w:tabs>
        <w:rPr>
          <w:rFonts w:eastAsiaTheme="minorEastAsia" w:cstheme="minorBidi"/>
          <w:smallCaps w:val="0"/>
          <w:noProof/>
          <w:kern w:val="0"/>
          <w:sz w:val="22"/>
          <w:szCs w:val="22"/>
        </w:rPr>
      </w:pPr>
      <w:hyperlink w:anchor="_Toc528105082" w:history="1">
        <w:r w:rsidRPr="00886D73">
          <w:rPr>
            <w:rStyle w:val="Hyperlink"/>
            <w:rFonts w:hint="eastAsia"/>
            <w:noProof/>
          </w:rPr>
          <w:t>圖</w:t>
        </w:r>
        <w:r w:rsidRPr="00886D73">
          <w:rPr>
            <w:rStyle w:val="Hyperlink"/>
            <w:noProof/>
          </w:rPr>
          <w:t xml:space="preserve"> 9 – </w:t>
        </w:r>
        <w:r w:rsidRPr="00886D73">
          <w:rPr>
            <w:rStyle w:val="Hyperlink"/>
            <w:rFonts w:hint="eastAsia"/>
            <w:noProof/>
          </w:rPr>
          <w:t>手腕動作肌肉</w:t>
        </w:r>
        <w:r w:rsidRPr="00886D73">
          <w:rPr>
            <w:rStyle w:val="Hyperlink"/>
            <w:noProof/>
          </w:rPr>
          <w:t>[24]</w:t>
        </w:r>
        <w:r>
          <w:rPr>
            <w:noProof/>
            <w:webHidden/>
          </w:rPr>
          <w:tab/>
        </w:r>
        <w:r>
          <w:rPr>
            <w:noProof/>
            <w:webHidden/>
          </w:rPr>
          <w:fldChar w:fldCharType="begin"/>
        </w:r>
        <w:r>
          <w:rPr>
            <w:noProof/>
            <w:webHidden/>
          </w:rPr>
          <w:instrText xml:space="preserve"> PAGEREF _Toc528105082 \h </w:instrText>
        </w:r>
        <w:r>
          <w:rPr>
            <w:noProof/>
            <w:webHidden/>
          </w:rPr>
        </w:r>
        <w:r>
          <w:rPr>
            <w:noProof/>
            <w:webHidden/>
          </w:rPr>
          <w:fldChar w:fldCharType="separate"/>
        </w:r>
        <w:r>
          <w:rPr>
            <w:noProof/>
            <w:webHidden/>
          </w:rPr>
          <w:t>8</w:t>
        </w:r>
        <w:r>
          <w:rPr>
            <w:noProof/>
            <w:webHidden/>
          </w:rPr>
          <w:fldChar w:fldCharType="end"/>
        </w:r>
      </w:hyperlink>
    </w:p>
    <w:p w14:paraId="7DBE4C96" w14:textId="2E661D0A" w:rsidR="00200C8D" w:rsidRDefault="00200C8D">
      <w:pPr>
        <w:pStyle w:val="TableofFigures"/>
        <w:tabs>
          <w:tab w:val="right" w:leader="dot" w:pos="8290"/>
        </w:tabs>
        <w:rPr>
          <w:rFonts w:eastAsiaTheme="minorEastAsia" w:cstheme="minorBidi"/>
          <w:smallCaps w:val="0"/>
          <w:noProof/>
          <w:kern w:val="0"/>
          <w:sz w:val="22"/>
          <w:szCs w:val="22"/>
        </w:rPr>
      </w:pPr>
      <w:hyperlink w:anchor="_Toc528105083" w:history="1">
        <w:r w:rsidRPr="00886D73">
          <w:rPr>
            <w:rStyle w:val="Hyperlink"/>
            <w:rFonts w:hint="eastAsia"/>
            <w:noProof/>
          </w:rPr>
          <w:t>圖</w:t>
        </w:r>
        <w:r w:rsidRPr="00886D73">
          <w:rPr>
            <w:rStyle w:val="Hyperlink"/>
            <w:noProof/>
          </w:rPr>
          <w:t xml:space="preserve"> 10 – </w:t>
        </w:r>
        <w:r w:rsidRPr="00886D73">
          <w:rPr>
            <w:rStyle w:val="Hyperlink"/>
            <w:rFonts w:hint="eastAsia"/>
            <w:noProof/>
          </w:rPr>
          <w:t>原始</w:t>
        </w:r>
        <w:r w:rsidRPr="00886D73">
          <w:rPr>
            <w:rStyle w:val="Hyperlink"/>
            <w:noProof/>
          </w:rPr>
          <w:t>sEMG</w:t>
        </w:r>
        <w:r w:rsidRPr="00886D73">
          <w:rPr>
            <w:rStyle w:val="Hyperlink"/>
            <w:rFonts w:hint="eastAsia"/>
            <w:noProof/>
          </w:rPr>
          <w:t>訊號</w:t>
        </w:r>
        <w:r>
          <w:rPr>
            <w:noProof/>
            <w:webHidden/>
          </w:rPr>
          <w:tab/>
        </w:r>
        <w:r>
          <w:rPr>
            <w:noProof/>
            <w:webHidden/>
          </w:rPr>
          <w:fldChar w:fldCharType="begin"/>
        </w:r>
        <w:r>
          <w:rPr>
            <w:noProof/>
            <w:webHidden/>
          </w:rPr>
          <w:instrText xml:space="preserve"> PAGEREF _Toc528105083 \h </w:instrText>
        </w:r>
        <w:r>
          <w:rPr>
            <w:noProof/>
            <w:webHidden/>
          </w:rPr>
        </w:r>
        <w:r>
          <w:rPr>
            <w:noProof/>
            <w:webHidden/>
          </w:rPr>
          <w:fldChar w:fldCharType="separate"/>
        </w:r>
        <w:r>
          <w:rPr>
            <w:noProof/>
            <w:webHidden/>
          </w:rPr>
          <w:t>10</w:t>
        </w:r>
        <w:r>
          <w:rPr>
            <w:noProof/>
            <w:webHidden/>
          </w:rPr>
          <w:fldChar w:fldCharType="end"/>
        </w:r>
      </w:hyperlink>
    </w:p>
    <w:p w14:paraId="088D1F2A" w14:textId="53CDC015" w:rsidR="00200C8D" w:rsidRDefault="00200C8D">
      <w:pPr>
        <w:pStyle w:val="TableofFigures"/>
        <w:tabs>
          <w:tab w:val="right" w:leader="dot" w:pos="8290"/>
        </w:tabs>
        <w:rPr>
          <w:rFonts w:eastAsiaTheme="minorEastAsia" w:cstheme="minorBidi"/>
          <w:smallCaps w:val="0"/>
          <w:noProof/>
          <w:kern w:val="0"/>
          <w:sz w:val="22"/>
          <w:szCs w:val="22"/>
        </w:rPr>
      </w:pPr>
      <w:hyperlink w:anchor="_Toc528105084" w:history="1">
        <w:r w:rsidRPr="00886D73">
          <w:rPr>
            <w:rStyle w:val="Hyperlink"/>
            <w:rFonts w:hint="eastAsia"/>
            <w:noProof/>
          </w:rPr>
          <w:t>圖</w:t>
        </w:r>
        <w:r w:rsidRPr="00886D73">
          <w:rPr>
            <w:rStyle w:val="Hyperlink"/>
            <w:noProof/>
          </w:rPr>
          <w:t xml:space="preserve"> 11 – sEMG</w:t>
        </w:r>
        <w:r w:rsidRPr="00886D73">
          <w:rPr>
            <w:rStyle w:val="Hyperlink"/>
            <w:rFonts w:hint="eastAsia"/>
            <w:noProof/>
          </w:rPr>
          <w:t>訊號的</w:t>
        </w:r>
        <w:r w:rsidRPr="00886D73">
          <w:rPr>
            <w:rStyle w:val="Hyperlink"/>
            <w:noProof/>
          </w:rPr>
          <w:t>MAV</w:t>
        </w:r>
        <w:r w:rsidRPr="00886D73">
          <w:rPr>
            <w:rStyle w:val="Hyperlink"/>
            <w:rFonts w:hint="eastAsia"/>
            <w:noProof/>
          </w:rPr>
          <w:t>值</w:t>
        </w:r>
        <w:r>
          <w:rPr>
            <w:noProof/>
            <w:webHidden/>
          </w:rPr>
          <w:tab/>
        </w:r>
        <w:r>
          <w:rPr>
            <w:noProof/>
            <w:webHidden/>
          </w:rPr>
          <w:fldChar w:fldCharType="begin"/>
        </w:r>
        <w:r>
          <w:rPr>
            <w:noProof/>
            <w:webHidden/>
          </w:rPr>
          <w:instrText xml:space="preserve"> PAGEREF _Toc528105084 \h </w:instrText>
        </w:r>
        <w:r>
          <w:rPr>
            <w:noProof/>
            <w:webHidden/>
          </w:rPr>
        </w:r>
        <w:r>
          <w:rPr>
            <w:noProof/>
            <w:webHidden/>
          </w:rPr>
          <w:fldChar w:fldCharType="separate"/>
        </w:r>
        <w:r>
          <w:rPr>
            <w:noProof/>
            <w:webHidden/>
          </w:rPr>
          <w:t>10</w:t>
        </w:r>
        <w:r>
          <w:rPr>
            <w:noProof/>
            <w:webHidden/>
          </w:rPr>
          <w:fldChar w:fldCharType="end"/>
        </w:r>
      </w:hyperlink>
    </w:p>
    <w:p w14:paraId="28F14DB9" w14:textId="36E70852" w:rsidR="00200C8D" w:rsidRDefault="00200C8D">
      <w:pPr>
        <w:pStyle w:val="TableofFigures"/>
        <w:tabs>
          <w:tab w:val="right" w:leader="dot" w:pos="8290"/>
        </w:tabs>
        <w:rPr>
          <w:rFonts w:eastAsiaTheme="minorEastAsia" w:cstheme="minorBidi"/>
          <w:smallCaps w:val="0"/>
          <w:noProof/>
          <w:kern w:val="0"/>
          <w:sz w:val="22"/>
          <w:szCs w:val="22"/>
        </w:rPr>
      </w:pPr>
      <w:hyperlink w:anchor="_Toc528105085" w:history="1">
        <w:r w:rsidRPr="00886D73">
          <w:rPr>
            <w:rStyle w:val="Hyperlink"/>
            <w:rFonts w:hint="eastAsia"/>
            <w:noProof/>
          </w:rPr>
          <w:t>圖</w:t>
        </w:r>
        <w:r w:rsidRPr="00886D73">
          <w:rPr>
            <w:rStyle w:val="Hyperlink"/>
            <w:noProof/>
          </w:rPr>
          <w:t xml:space="preserve"> 12 – sEMG</w:t>
        </w:r>
        <w:r w:rsidRPr="00886D73">
          <w:rPr>
            <w:rStyle w:val="Hyperlink"/>
            <w:rFonts w:hint="eastAsia"/>
            <w:noProof/>
          </w:rPr>
          <w:t>訊號的</w:t>
        </w:r>
        <w:r w:rsidRPr="00886D73">
          <w:rPr>
            <w:rStyle w:val="Hyperlink"/>
            <w:noProof/>
          </w:rPr>
          <w:t>RMS</w:t>
        </w:r>
        <w:r w:rsidRPr="00886D73">
          <w:rPr>
            <w:rStyle w:val="Hyperlink"/>
            <w:rFonts w:hint="eastAsia"/>
            <w:noProof/>
          </w:rPr>
          <w:t>值</w:t>
        </w:r>
        <w:r>
          <w:rPr>
            <w:noProof/>
            <w:webHidden/>
          </w:rPr>
          <w:tab/>
        </w:r>
        <w:r>
          <w:rPr>
            <w:noProof/>
            <w:webHidden/>
          </w:rPr>
          <w:fldChar w:fldCharType="begin"/>
        </w:r>
        <w:r>
          <w:rPr>
            <w:noProof/>
            <w:webHidden/>
          </w:rPr>
          <w:instrText xml:space="preserve"> PAGEREF _Toc528105085 \h </w:instrText>
        </w:r>
        <w:r>
          <w:rPr>
            <w:noProof/>
            <w:webHidden/>
          </w:rPr>
        </w:r>
        <w:r>
          <w:rPr>
            <w:noProof/>
            <w:webHidden/>
          </w:rPr>
          <w:fldChar w:fldCharType="separate"/>
        </w:r>
        <w:r>
          <w:rPr>
            <w:noProof/>
            <w:webHidden/>
          </w:rPr>
          <w:t>11</w:t>
        </w:r>
        <w:r>
          <w:rPr>
            <w:noProof/>
            <w:webHidden/>
          </w:rPr>
          <w:fldChar w:fldCharType="end"/>
        </w:r>
      </w:hyperlink>
    </w:p>
    <w:p w14:paraId="4C3F8647" w14:textId="0C2D9FDD" w:rsidR="00200C8D" w:rsidRDefault="00200C8D">
      <w:pPr>
        <w:pStyle w:val="TableofFigures"/>
        <w:tabs>
          <w:tab w:val="right" w:leader="dot" w:pos="8290"/>
        </w:tabs>
        <w:rPr>
          <w:rFonts w:eastAsiaTheme="minorEastAsia" w:cstheme="minorBidi"/>
          <w:smallCaps w:val="0"/>
          <w:noProof/>
          <w:kern w:val="0"/>
          <w:sz w:val="22"/>
          <w:szCs w:val="22"/>
        </w:rPr>
      </w:pPr>
      <w:hyperlink w:anchor="_Toc528105086" w:history="1">
        <w:r w:rsidRPr="00886D73">
          <w:rPr>
            <w:rStyle w:val="Hyperlink"/>
            <w:rFonts w:hint="eastAsia"/>
            <w:noProof/>
          </w:rPr>
          <w:t>圖</w:t>
        </w:r>
        <w:r w:rsidRPr="00886D73">
          <w:rPr>
            <w:rStyle w:val="Hyperlink"/>
            <w:noProof/>
          </w:rPr>
          <w:t xml:space="preserve"> 13 – </w:t>
        </w:r>
        <w:r w:rsidRPr="00886D73">
          <w:rPr>
            <w:rStyle w:val="Hyperlink"/>
            <w:rFonts w:hint="eastAsia"/>
            <w:noProof/>
          </w:rPr>
          <w:t>比較</w:t>
        </w:r>
        <w:r w:rsidRPr="00886D73">
          <w:rPr>
            <w:rStyle w:val="Hyperlink"/>
            <w:noProof/>
          </w:rPr>
          <w:t>sEMG</w:t>
        </w:r>
        <w:r w:rsidRPr="00886D73">
          <w:rPr>
            <w:rStyle w:val="Hyperlink"/>
            <w:rFonts w:hint="eastAsia"/>
            <w:noProof/>
          </w:rPr>
          <w:t>訊號的</w:t>
        </w:r>
        <w:r w:rsidRPr="00886D73">
          <w:rPr>
            <w:rStyle w:val="Hyperlink"/>
            <w:noProof/>
          </w:rPr>
          <w:t>MAV</w:t>
        </w:r>
        <w:r w:rsidRPr="00886D73">
          <w:rPr>
            <w:rStyle w:val="Hyperlink"/>
            <w:rFonts w:hint="eastAsia"/>
            <w:noProof/>
          </w:rPr>
          <w:t>和</w:t>
        </w:r>
        <w:r w:rsidRPr="00886D73">
          <w:rPr>
            <w:rStyle w:val="Hyperlink"/>
            <w:noProof/>
          </w:rPr>
          <w:t>RMS</w:t>
        </w:r>
        <w:r w:rsidRPr="00886D73">
          <w:rPr>
            <w:rStyle w:val="Hyperlink"/>
            <w:rFonts w:hint="eastAsia"/>
            <w:noProof/>
          </w:rPr>
          <w:t>值</w:t>
        </w:r>
        <w:r>
          <w:rPr>
            <w:noProof/>
            <w:webHidden/>
          </w:rPr>
          <w:tab/>
        </w:r>
        <w:r>
          <w:rPr>
            <w:noProof/>
            <w:webHidden/>
          </w:rPr>
          <w:fldChar w:fldCharType="begin"/>
        </w:r>
        <w:r>
          <w:rPr>
            <w:noProof/>
            <w:webHidden/>
          </w:rPr>
          <w:instrText xml:space="preserve"> PAGEREF _Toc528105086 \h </w:instrText>
        </w:r>
        <w:r>
          <w:rPr>
            <w:noProof/>
            <w:webHidden/>
          </w:rPr>
        </w:r>
        <w:r>
          <w:rPr>
            <w:noProof/>
            <w:webHidden/>
          </w:rPr>
          <w:fldChar w:fldCharType="separate"/>
        </w:r>
        <w:r>
          <w:rPr>
            <w:noProof/>
            <w:webHidden/>
          </w:rPr>
          <w:t>11</w:t>
        </w:r>
        <w:r>
          <w:rPr>
            <w:noProof/>
            <w:webHidden/>
          </w:rPr>
          <w:fldChar w:fldCharType="end"/>
        </w:r>
      </w:hyperlink>
    </w:p>
    <w:p w14:paraId="3C0F23FD" w14:textId="3289C151" w:rsidR="00200C8D" w:rsidRDefault="00200C8D">
      <w:pPr>
        <w:pStyle w:val="TableofFigures"/>
        <w:tabs>
          <w:tab w:val="right" w:leader="dot" w:pos="8290"/>
        </w:tabs>
        <w:rPr>
          <w:rFonts w:eastAsiaTheme="minorEastAsia" w:cstheme="minorBidi"/>
          <w:smallCaps w:val="0"/>
          <w:noProof/>
          <w:kern w:val="0"/>
          <w:sz w:val="22"/>
          <w:szCs w:val="22"/>
        </w:rPr>
      </w:pPr>
      <w:hyperlink w:anchor="_Toc528105087" w:history="1">
        <w:r w:rsidRPr="00886D73">
          <w:rPr>
            <w:rStyle w:val="Hyperlink"/>
            <w:rFonts w:hint="eastAsia"/>
            <w:noProof/>
          </w:rPr>
          <w:t>圖</w:t>
        </w:r>
        <w:r w:rsidRPr="00886D73">
          <w:rPr>
            <w:rStyle w:val="Hyperlink"/>
            <w:noProof/>
          </w:rPr>
          <w:t xml:space="preserve"> 14 – </w:t>
        </w:r>
        <w:r w:rsidRPr="00886D73">
          <w:rPr>
            <w:rStyle w:val="Hyperlink"/>
            <w:rFonts w:hint="eastAsia"/>
            <w:noProof/>
          </w:rPr>
          <w:t>訊號源</w:t>
        </w:r>
        <w:r w:rsidRPr="00886D73">
          <w:rPr>
            <w:rStyle w:val="Hyperlink"/>
            <w:b/>
            <w:noProof/>
          </w:rPr>
          <w:t>s</w:t>
        </w:r>
        <w:r>
          <w:rPr>
            <w:noProof/>
            <w:webHidden/>
          </w:rPr>
          <w:tab/>
        </w:r>
        <w:r>
          <w:rPr>
            <w:noProof/>
            <w:webHidden/>
          </w:rPr>
          <w:fldChar w:fldCharType="begin"/>
        </w:r>
        <w:r>
          <w:rPr>
            <w:noProof/>
            <w:webHidden/>
          </w:rPr>
          <w:instrText xml:space="preserve"> PAGEREF _Toc528105087 \h </w:instrText>
        </w:r>
        <w:r>
          <w:rPr>
            <w:noProof/>
            <w:webHidden/>
          </w:rPr>
        </w:r>
        <w:r>
          <w:rPr>
            <w:noProof/>
            <w:webHidden/>
          </w:rPr>
          <w:fldChar w:fldCharType="separate"/>
        </w:r>
        <w:r>
          <w:rPr>
            <w:noProof/>
            <w:webHidden/>
          </w:rPr>
          <w:t>13</w:t>
        </w:r>
        <w:r>
          <w:rPr>
            <w:noProof/>
            <w:webHidden/>
          </w:rPr>
          <w:fldChar w:fldCharType="end"/>
        </w:r>
      </w:hyperlink>
    </w:p>
    <w:p w14:paraId="2BE484B7" w14:textId="01AF6484" w:rsidR="00200C8D" w:rsidRDefault="00200C8D">
      <w:pPr>
        <w:pStyle w:val="TableofFigures"/>
        <w:tabs>
          <w:tab w:val="right" w:leader="dot" w:pos="8290"/>
        </w:tabs>
        <w:rPr>
          <w:rFonts w:eastAsiaTheme="minorEastAsia" w:cstheme="minorBidi"/>
          <w:smallCaps w:val="0"/>
          <w:noProof/>
          <w:kern w:val="0"/>
          <w:sz w:val="22"/>
          <w:szCs w:val="22"/>
        </w:rPr>
      </w:pPr>
      <w:hyperlink w:anchor="_Toc528105088" w:history="1">
        <w:r w:rsidRPr="00886D73">
          <w:rPr>
            <w:rStyle w:val="Hyperlink"/>
            <w:rFonts w:hint="eastAsia"/>
            <w:noProof/>
          </w:rPr>
          <w:t>圖</w:t>
        </w:r>
        <w:r w:rsidRPr="00886D73">
          <w:rPr>
            <w:rStyle w:val="Hyperlink"/>
            <w:noProof/>
          </w:rPr>
          <w:t xml:space="preserve"> 15 – </w:t>
        </w:r>
        <w:r w:rsidRPr="00886D73">
          <w:rPr>
            <w:rStyle w:val="Hyperlink"/>
            <w:rFonts w:hint="eastAsia"/>
            <w:noProof/>
          </w:rPr>
          <w:t>混合訊號</w:t>
        </w:r>
        <w:r w:rsidRPr="00886D73">
          <w:rPr>
            <w:rStyle w:val="Hyperlink"/>
            <w:b/>
            <w:noProof/>
          </w:rPr>
          <w:t>x</w:t>
        </w:r>
        <w:r>
          <w:rPr>
            <w:noProof/>
            <w:webHidden/>
          </w:rPr>
          <w:tab/>
        </w:r>
        <w:r>
          <w:rPr>
            <w:noProof/>
            <w:webHidden/>
          </w:rPr>
          <w:fldChar w:fldCharType="begin"/>
        </w:r>
        <w:r>
          <w:rPr>
            <w:noProof/>
            <w:webHidden/>
          </w:rPr>
          <w:instrText xml:space="preserve"> PAGEREF _Toc528105088 \h </w:instrText>
        </w:r>
        <w:r>
          <w:rPr>
            <w:noProof/>
            <w:webHidden/>
          </w:rPr>
        </w:r>
        <w:r>
          <w:rPr>
            <w:noProof/>
            <w:webHidden/>
          </w:rPr>
          <w:fldChar w:fldCharType="separate"/>
        </w:r>
        <w:r>
          <w:rPr>
            <w:noProof/>
            <w:webHidden/>
          </w:rPr>
          <w:t>13</w:t>
        </w:r>
        <w:r>
          <w:rPr>
            <w:noProof/>
            <w:webHidden/>
          </w:rPr>
          <w:fldChar w:fldCharType="end"/>
        </w:r>
      </w:hyperlink>
    </w:p>
    <w:p w14:paraId="78C43838" w14:textId="4A4DFDA0" w:rsidR="00200C8D" w:rsidRDefault="00200C8D">
      <w:pPr>
        <w:pStyle w:val="TableofFigures"/>
        <w:tabs>
          <w:tab w:val="right" w:leader="dot" w:pos="8290"/>
        </w:tabs>
        <w:rPr>
          <w:rFonts w:eastAsiaTheme="minorEastAsia" w:cstheme="minorBidi"/>
          <w:smallCaps w:val="0"/>
          <w:noProof/>
          <w:kern w:val="0"/>
          <w:sz w:val="22"/>
          <w:szCs w:val="22"/>
        </w:rPr>
      </w:pPr>
      <w:hyperlink w:anchor="_Toc528105089" w:history="1">
        <w:r w:rsidRPr="00886D73">
          <w:rPr>
            <w:rStyle w:val="Hyperlink"/>
            <w:rFonts w:hint="eastAsia"/>
            <w:noProof/>
          </w:rPr>
          <w:t>圖</w:t>
        </w:r>
        <w:r w:rsidRPr="00886D73">
          <w:rPr>
            <w:rStyle w:val="Hyperlink"/>
            <w:noProof/>
          </w:rPr>
          <w:t xml:space="preserve"> 16 – </w:t>
        </w:r>
        <w:r w:rsidRPr="00886D73">
          <w:rPr>
            <w:rStyle w:val="Hyperlink"/>
            <w:rFonts w:hint="eastAsia"/>
            <w:noProof/>
          </w:rPr>
          <w:t>混合訊號</w:t>
        </w:r>
        <w:r w:rsidRPr="00886D73">
          <w:rPr>
            <w:rStyle w:val="Hyperlink"/>
            <w:b/>
            <w:noProof/>
          </w:rPr>
          <w:t>x</w:t>
        </w:r>
        <w:r>
          <w:rPr>
            <w:noProof/>
            <w:webHidden/>
          </w:rPr>
          <w:tab/>
        </w:r>
        <w:r>
          <w:rPr>
            <w:noProof/>
            <w:webHidden/>
          </w:rPr>
          <w:fldChar w:fldCharType="begin"/>
        </w:r>
        <w:r>
          <w:rPr>
            <w:noProof/>
            <w:webHidden/>
          </w:rPr>
          <w:instrText xml:space="preserve"> PAGEREF _Toc528105089 \h </w:instrText>
        </w:r>
        <w:r>
          <w:rPr>
            <w:noProof/>
            <w:webHidden/>
          </w:rPr>
        </w:r>
        <w:r>
          <w:rPr>
            <w:noProof/>
            <w:webHidden/>
          </w:rPr>
          <w:fldChar w:fldCharType="separate"/>
        </w:r>
        <w:r>
          <w:rPr>
            <w:noProof/>
            <w:webHidden/>
          </w:rPr>
          <w:t>14</w:t>
        </w:r>
        <w:r>
          <w:rPr>
            <w:noProof/>
            <w:webHidden/>
          </w:rPr>
          <w:fldChar w:fldCharType="end"/>
        </w:r>
      </w:hyperlink>
    </w:p>
    <w:p w14:paraId="1AADB116" w14:textId="5A2DECA1" w:rsidR="00200C8D" w:rsidRDefault="00200C8D">
      <w:pPr>
        <w:pStyle w:val="TableofFigures"/>
        <w:tabs>
          <w:tab w:val="right" w:leader="dot" w:pos="8290"/>
        </w:tabs>
        <w:rPr>
          <w:rFonts w:eastAsiaTheme="minorEastAsia" w:cstheme="minorBidi"/>
          <w:smallCaps w:val="0"/>
          <w:noProof/>
          <w:kern w:val="0"/>
          <w:sz w:val="22"/>
          <w:szCs w:val="22"/>
        </w:rPr>
      </w:pPr>
      <w:hyperlink w:anchor="_Toc528105090" w:history="1">
        <w:r w:rsidRPr="00886D73">
          <w:rPr>
            <w:rStyle w:val="Hyperlink"/>
            <w:rFonts w:hint="eastAsia"/>
            <w:noProof/>
          </w:rPr>
          <w:t>圖</w:t>
        </w:r>
        <w:r w:rsidRPr="00886D73">
          <w:rPr>
            <w:rStyle w:val="Hyperlink"/>
            <w:noProof/>
          </w:rPr>
          <w:t xml:space="preserve"> 17 – </w:t>
        </w:r>
        <w:r w:rsidRPr="00886D73">
          <w:rPr>
            <w:rStyle w:val="Hyperlink"/>
            <w:rFonts w:hint="eastAsia"/>
            <w:noProof/>
          </w:rPr>
          <w:t>白化訊號</w:t>
        </w:r>
        <w:r w:rsidRPr="00886D73">
          <w:rPr>
            <w:rStyle w:val="Hyperlink"/>
            <w:b/>
            <w:noProof/>
          </w:rPr>
          <w:t>z</w:t>
        </w:r>
        <w:r>
          <w:rPr>
            <w:noProof/>
            <w:webHidden/>
          </w:rPr>
          <w:tab/>
        </w:r>
        <w:r>
          <w:rPr>
            <w:noProof/>
            <w:webHidden/>
          </w:rPr>
          <w:fldChar w:fldCharType="begin"/>
        </w:r>
        <w:r>
          <w:rPr>
            <w:noProof/>
            <w:webHidden/>
          </w:rPr>
          <w:instrText xml:space="preserve"> PAGEREF _Toc528105090 \h </w:instrText>
        </w:r>
        <w:r>
          <w:rPr>
            <w:noProof/>
            <w:webHidden/>
          </w:rPr>
        </w:r>
        <w:r>
          <w:rPr>
            <w:noProof/>
            <w:webHidden/>
          </w:rPr>
          <w:fldChar w:fldCharType="separate"/>
        </w:r>
        <w:r>
          <w:rPr>
            <w:noProof/>
            <w:webHidden/>
          </w:rPr>
          <w:t>14</w:t>
        </w:r>
        <w:r>
          <w:rPr>
            <w:noProof/>
            <w:webHidden/>
          </w:rPr>
          <w:fldChar w:fldCharType="end"/>
        </w:r>
      </w:hyperlink>
    </w:p>
    <w:p w14:paraId="146F4C79" w14:textId="734FA57E" w:rsidR="00200C8D" w:rsidRDefault="00200C8D">
      <w:pPr>
        <w:pStyle w:val="TableofFigures"/>
        <w:tabs>
          <w:tab w:val="right" w:leader="dot" w:pos="8290"/>
        </w:tabs>
        <w:rPr>
          <w:rFonts w:eastAsiaTheme="minorEastAsia" w:cstheme="minorBidi"/>
          <w:smallCaps w:val="0"/>
          <w:noProof/>
          <w:kern w:val="0"/>
          <w:sz w:val="22"/>
          <w:szCs w:val="22"/>
        </w:rPr>
      </w:pPr>
      <w:hyperlink w:anchor="_Toc528105091" w:history="1">
        <w:r w:rsidRPr="00886D73">
          <w:rPr>
            <w:rStyle w:val="Hyperlink"/>
            <w:rFonts w:hint="eastAsia"/>
            <w:noProof/>
          </w:rPr>
          <w:t>圖</w:t>
        </w:r>
        <w:r w:rsidRPr="00886D73">
          <w:rPr>
            <w:rStyle w:val="Hyperlink"/>
            <w:noProof/>
          </w:rPr>
          <w:t xml:space="preserve"> 18 – </w:t>
        </w:r>
        <w:r w:rsidRPr="00886D73">
          <w:rPr>
            <w:rStyle w:val="Hyperlink"/>
            <w:rFonts w:hint="eastAsia"/>
            <w:noProof/>
          </w:rPr>
          <w:t>梯度下降</w:t>
        </w:r>
        <w:r w:rsidRPr="00886D73">
          <w:rPr>
            <w:rStyle w:val="Hyperlink"/>
            <w:noProof/>
          </w:rPr>
          <w:t>0</w:t>
        </w:r>
        <w:r w:rsidRPr="00886D73">
          <w:rPr>
            <w:rStyle w:val="Hyperlink"/>
            <w:rFonts w:hint="eastAsia"/>
            <w:noProof/>
          </w:rPr>
          <w:t>次</w:t>
        </w:r>
        <w:r>
          <w:rPr>
            <w:noProof/>
            <w:webHidden/>
          </w:rPr>
          <w:tab/>
        </w:r>
        <w:r>
          <w:rPr>
            <w:noProof/>
            <w:webHidden/>
          </w:rPr>
          <w:fldChar w:fldCharType="begin"/>
        </w:r>
        <w:r>
          <w:rPr>
            <w:noProof/>
            <w:webHidden/>
          </w:rPr>
          <w:instrText xml:space="preserve"> PAGEREF _Toc528105091 \h </w:instrText>
        </w:r>
        <w:r>
          <w:rPr>
            <w:noProof/>
            <w:webHidden/>
          </w:rPr>
        </w:r>
        <w:r>
          <w:rPr>
            <w:noProof/>
            <w:webHidden/>
          </w:rPr>
          <w:fldChar w:fldCharType="separate"/>
        </w:r>
        <w:r>
          <w:rPr>
            <w:noProof/>
            <w:webHidden/>
          </w:rPr>
          <w:t>15</w:t>
        </w:r>
        <w:r>
          <w:rPr>
            <w:noProof/>
            <w:webHidden/>
          </w:rPr>
          <w:fldChar w:fldCharType="end"/>
        </w:r>
      </w:hyperlink>
    </w:p>
    <w:p w14:paraId="0CD56945" w14:textId="0D2060C2" w:rsidR="00200C8D" w:rsidRDefault="00200C8D">
      <w:pPr>
        <w:pStyle w:val="TableofFigures"/>
        <w:tabs>
          <w:tab w:val="right" w:leader="dot" w:pos="8290"/>
        </w:tabs>
        <w:rPr>
          <w:rFonts w:eastAsiaTheme="minorEastAsia" w:cstheme="minorBidi"/>
          <w:smallCaps w:val="0"/>
          <w:noProof/>
          <w:kern w:val="0"/>
          <w:sz w:val="22"/>
          <w:szCs w:val="22"/>
        </w:rPr>
      </w:pPr>
      <w:hyperlink w:anchor="_Toc528105092" w:history="1">
        <w:r w:rsidRPr="00886D73">
          <w:rPr>
            <w:rStyle w:val="Hyperlink"/>
            <w:rFonts w:hint="eastAsia"/>
            <w:noProof/>
          </w:rPr>
          <w:t>圖</w:t>
        </w:r>
        <w:r w:rsidRPr="00886D73">
          <w:rPr>
            <w:rStyle w:val="Hyperlink"/>
            <w:noProof/>
          </w:rPr>
          <w:t xml:space="preserve"> 19 – </w:t>
        </w:r>
        <w:r w:rsidRPr="00886D73">
          <w:rPr>
            <w:rStyle w:val="Hyperlink"/>
            <w:rFonts w:hint="eastAsia"/>
            <w:noProof/>
          </w:rPr>
          <w:t>梯度下降</w:t>
        </w:r>
        <w:r w:rsidRPr="00886D73">
          <w:rPr>
            <w:rStyle w:val="Hyperlink"/>
            <w:noProof/>
          </w:rPr>
          <w:t>150</w:t>
        </w:r>
        <w:r w:rsidRPr="00886D73">
          <w:rPr>
            <w:rStyle w:val="Hyperlink"/>
            <w:rFonts w:hint="eastAsia"/>
            <w:noProof/>
          </w:rPr>
          <w:t>次</w:t>
        </w:r>
        <w:r>
          <w:rPr>
            <w:noProof/>
            <w:webHidden/>
          </w:rPr>
          <w:tab/>
        </w:r>
        <w:r>
          <w:rPr>
            <w:noProof/>
            <w:webHidden/>
          </w:rPr>
          <w:fldChar w:fldCharType="begin"/>
        </w:r>
        <w:r>
          <w:rPr>
            <w:noProof/>
            <w:webHidden/>
          </w:rPr>
          <w:instrText xml:space="preserve"> PAGEREF _Toc528105092 \h </w:instrText>
        </w:r>
        <w:r>
          <w:rPr>
            <w:noProof/>
            <w:webHidden/>
          </w:rPr>
        </w:r>
        <w:r>
          <w:rPr>
            <w:noProof/>
            <w:webHidden/>
          </w:rPr>
          <w:fldChar w:fldCharType="separate"/>
        </w:r>
        <w:r>
          <w:rPr>
            <w:noProof/>
            <w:webHidden/>
          </w:rPr>
          <w:t>15</w:t>
        </w:r>
        <w:r>
          <w:rPr>
            <w:noProof/>
            <w:webHidden/>
          </w:rPr>
          <w:fldChar w:fldCharType="end"/>
        </w:r>
      </w:hyperlink>
    </w:p>
    <w:p w14:paraId="72342F17" w14:textId="11A15336" w:rsidR="00200C8D" w:rsidRDefault="00200C8D">
      <w:pPr>
        <w:pStyle w:val="TableofFigures"/>
        <w:tabs>
          <w:tab w:val="right" w:leader="dot" w:pos="8290"/>
        </w:tabs>
        <w:rPr>
          <w:rFonts w:eastAsiaTheme="minorEastAsia" w:cstheme="minorBidi"/>
          <w:smallCaps w:val="0"/>
          <w:noProof/>
          <w:kern w:val="0"/>
          <w:sz w:val="22"/>
          <w:szCs w:val="22"/>
        </w:rPr>
      </w:pPr>
      <w:hyperlink w:anchor="_Toc528105093" w:history="1">
        <w:r w:rsidRPr="00886D73">
          <w:rPr>
            <w:rStyle w:val="Hyperlink"/>
            <w:rFonts w:hint="eastAsia"/>
            <w:noProof/>
          </w:rPr>
          <w:t>圖</w:t>
        </w:r>
        <w:r w:rsidRPr="00886D73">
          <w:rPr>
            <w:rStyle w:val="Hyperlink"/>
            <w:noProof/>
          </w:rPr>
          <w:t xml:space="preserve"> 20 – </w:t>
        </w:r>
        <w:r w:rsidRPr="00886D73">
          <w:rPr>
            <w:rStyle w:val="Hyperlink"/>
            <w:rFonts w:hint="eastAsia"/>
            <w:noProof/>
          </w:rPr>
          <w:t>梯度下降</w:t>
        </w:r>
        <w:r w:rsidRPr="00886D73">
          <w:rPr>
            <w:rStyle w:val="Hyperlink"/>
            <w:noProof/>
          </w:rPr>
          <w:t>400</w:t>
        </w:r>
        <w:r w:rsidRPr="00886D73">
          <w:rPr>
            <w:rStyle w:val="Hyperlink"/>
            <w:rFonts w:hint="eastAsia"/>
            <w:noProof/>
          </w:rPr>
          <w:t>次</w:t>
        </w:r>
        <w:r>
          <w:rPr>
            <w:noProof/>
            <w:webHidden/>
          </w:rPr>
          <w:tab/>
        </w:r>
        <w:r>
          <w:rPr>
            <w:noProof/>
            <w:webHidden/>
          </w:rPr>
          <w:fldChar w:fldCharType="begin"/>
        </w:r>
        <w:r>
          <w:rPr>
            <w:noProof/>
            <w:webHidden/>
          </w:rPr>
          <w:instrText xml:space="preserve"> PAGEREF _Toc528105093 \h </w:instrText>
        </w:r>
        <w:r>
          <w:rPr>
            <w:noProof/>
            <w:webHidden/>
          </w:rPr>
        </w:r>
        <w:r>
          <w:rPr>
            <w:noProof/>
            <w:webHidden/>
          </w:rPr>
          <w:fldChar w:fldCharType="separate"/>
        </w:r>
        <w:r>
          <w:rPr>
            <w:noProof/>
            <w:webHidden/>
          </w:rPr>
          <w:t>15</w:t>
        </w:r>
        <w:r>
          <w:rPr>
            <w:noProof/>
            <w:webHidden/>
          </w:rPr>
          <w:fldChar w:fldCharType="end"/>
        </w:r>
      </w:hyperlink>
    </w:p>
    <w:p w14:paraId="59666E14" w14:textId="199D9B01" w:rsidR="006B1D6F" w:rsidRPr="006B1D6F" w:rsidRDefault="00156BD4" w:rsidP="006B1D6F">
      <w:r>
        <w:fldChar w:fldCharType="end"/>
      </w:r>
    </w:p>
    <w:p w14:paraId="2DC47DAD" w14:textId="77777777" w:rsidR="008024CF" w:rsidRPr="00E73EEA" w:rsidRDefault="008024CF" w:rsidP="006A0D57">
      <w:pPr>
        <w:pStyle w:val="Title"/>
      </w:pPr>
      <w:bookmarkStart w:id="12" w:name="_Toc357024747"/>
      <w:bookmarkStart w:id="13" w:name="_Toc528105389"/>
      <w:r w:rsidRPr="00E73EEA">
        <w:lastRenderedPageBreak/>
        <w:t>LIST OF TABLES</w:t>
      </w:r>
      <w:bookmarkEnd w:id="12"/>
      <w:bookmarkEnd w:id="13"/>
    </w:p>
    <w:p w14:paraId="741D8ECD" w14:textId="77777777" w:rsidR="008024CF" w:rsidRPr="00E73EEA" w:rsidRDefault="008024CF" w:rsidP="006A0D57">
      <w:pPr>
        <w:pStyle w:val="TableofFigures"/>
        <w:rPr>
          <w:rFonts w:eastAsiaTheme="minorEastAsia"/>
          <w:noProof/>
          <w:sz w:val="24"/>
          <w:szCs w:val="24"/>
        </w:rPr>
      </w:pPr>
      <w:r w:rsidRPr="00E73EEA">
        <w:fldChar w:fldCharType="begin"/>
      </w:r>
      <w:r w:rsidRPr="00E73EEA">
        <w:instrText xml:space="preserve"> TOC \c "Table." </w:instrText>
      </w:r>
      <w:r w:rsidRPr="00E73EEA">
        <w:fldChar w:fldCharType="separate"/>
      </w:r>
      <w:r w:rsidRPr="00E73EEA">
        <w:rPr>
          <w:noProof/>
        </w:rPr>
        <w:t>Table.  1.1</w:t>
      </w:r>
      <w:r w:rsidRPr="00E73EEA">
        <w:rPr>
          <w:noProof/>
        </w:rPr>
        <w:tab/>
      </w:r>
      <w:r w:rsidRPr="00E73EEA">
        <w:rPr>
          <w:noProof/>
        </w:rPr>
        <w:fldChar w:fldCharType="begin"/>
      </w:r>
      <w:r w:rsidRPr="00E73EEA">
        <w:rPr>
          <w:noProof/>
        </w:rPr>
        <w:instrText xml:space="preserve"> PAGEREF _Toc357035392 \h </w:instrText>
      </w:r>
      <w:r w:rsidRPr="00E73EEA">
        <w:rPr>
          <w:noProof/>
        </w:rPr>
      </w:r>
      <w:r w:rsidRPr="00E73EEA">
        <w:rPr>
          <w:noProof/>
        </w:rPr>
        <w:fldChar w:fldCharType="separate"/>
      </w:r>
      <w:r w:rsidRPr="00E73EEA">
        <w:rPr>
          <w:noProof/>
        </w:rPr>
        <w:t>9</w:t>
      </w:r>
      <w:r w:rsidRPr="00E73EEA">
        <w:rPr>
          <w:noProof/>
        </w:rPr>
        <w:fldChar w:fldCharType="end"/>
      </w:r>
    </w:p>
    <w:p w14:paraId="71EC4EBF" w14:textId="77777777" w:rsidR="008024CF" w:rsidRPr="00E73EEA" w:rsidRDefault="008024CF" w:rsidP="006A0D57">
      <w:pPr>
        <w:sectPr w:rsidR="008024CF" w:rsidRPr="00E73EEA" w:rsidSect="008024CF">
          <w:footerReference w:type="even" r:id="rId8"/>
          <w:footerReference w:type="default" r:id="rId9"/>
          <w:pgSz w:w="11900" w:h="16840"/>
          <w:pgMar w:top="1440" w:right="1800" w:bottom="1440" w:left="1800" w:header="851" w:footer="992" w:gutter="0"/>
          <w:pgNumType w:fmt="lowerRoman" w:start="1"/>
          <w:cols w:space="425"/>
          <w:docGrid w:type="lines" w:linePitch="423"/>
        </w:sectPr>
      </w:pPr>
      <w:r w:rsidRPr="00E73EEA">
        <w:fldChar w:fldCharType="end"/>
      </w:r>
    </w:p>
    <w:p w14:paraId="37FCAA65" w14:textId="1F8B42D3" w:rsidR="00B634D8" w:rsidRPr="00563656" w:rsidRDefault="007A4011" w:rsidP="00563656">
      <w:pPr>
        <w:pStyle w:val="Heading1"/>
        <w:numPr>
          <w:ilvl w:val="0"/>
          <w:numId w:val="14"/>
        </w:numPr>
        <w:rPr>
          <w:sz w:val="28"/>
        </w:rPr>
      </w:pPr>
      <w:bookmarkStart w:id="14" w:name="_Toc528105390"/>
      <w:r>
        <w:rPr>
          <w:rFonts w:hint="eastAsia"/>
          <w:highlight w:val="lightGray"/>
        </w:rPr>
        <w:lastRenderedPageBreak/>
        <w:t>緒論</w:t>
      </w:r>
      <w:bookmarkEnd w:id="14"/>
    </w:p>
    <w:p w14:paraId="35C8DA0A" w14:textId="4145E8AD" w:rsidR="00B634D8" w:rsidRDefault="00CB25AC" w:rsidP="00CB72D6">
      <w:pPr>
        <w:pStyle w:val="Heading2"/>
      </w:pPr>
      <w:r>
        <w:rPr>
          <w:rFonts w:hint="eastAsia"/>
        </w:rPr>
        <w:t xml:space="preserve">　</w:t>
      </w:r>
      <w:bookmarkStart w:id="15" w:name="_Toc528105391"/>
      <w:r w:rsidRPr="00E73EEA">
        <w:t>研究動機與目的</w:t>
      </w:r>
      <w:bookmarkEnd w:id="15"/>
    </w:p>
    <w:p w14:paraId="18A51531" w14:textId="6F89592A" w:rsidR="006B677F" w:rsidRDefault="006B677F" w:rsidP="00DA2A79">
      <w:r>
        <w:rPr>
          <w:rFonts w:hint="eastAsia"/>
        </w:rPr>
        <w:t>隨著醫療科技的進步，幫助截肢病人回歸正常生活的義肢，從傳統的被動逐漸轉為現代的仿生主動；傳統義肢由仍能正常活動的前肢帶動，無法做出細微的動作；現代的主動仿生義肢解析肌電訊號帶動馬達做出預設的多個動作。</w:t>
      </w:r>
    </w:p>
    <w:p w14:paraId="33D7F569" w14:textId="599618DE" w:rsidR="006B677F" w:rsidRDefault="006B677F" w:rsidP="006B677F">
      <w:r>
        <w:rPr>
          <w:rFonts w:hint="eastAsia"/>
        </w:rPr>
        <w:t>近年來許多研究者以</w:t>
      </w:r>
      <w:r>
        <w:rPr>
          <w:rFonts w:hint="eastAsia"/>
        </w:rPr>
        <w:t>EMG</w:t>
      </w:r>
      <w:r>
        <w:rPr>
          <w:rFonts w:hint="eastAsia"/>
        </w:rPr>
        <w:t>訊號實現比例肌電控制（</w:t>
      </w:r>
      <w:r>
        <w:rPr>
          <w:rFonts w:hint="eastAsia"/>
        </w:rPr>
        <w:t>Proportional myoelectric control</w:t>
      </w:r>
      <w:r>
        <w:rPr>
          <w:rFonts w:hint="eastAsia"/>
        </w:rPr>
        <w:t>），讓使用者能做出更精密的動作，控制小腿、前臂、手腕甚至手指的活動角度。如何精準地解析</w:t>
      </w:r>
      <w:r>
        <w:rPr>
          <w:rFonts w:hint="eastAsia"/>
        </w:rPr>
        <w:t>EMG</w:t>
      </w:r>
      <w:r>
        <w:rPr>
          <w:rFonts w:hint="eastAsia"/>
        </w:rPr>
        <w:t>訊號並推測肢體移動角度，成為新一代仿生義肢的研究主題，</w:t>
      </w:r>
      <w:r w:rsidR="00220ABB">
        <w:rPr>
          <w:rFonts w:hint="eastAsia"/>
        </w:rPr>
        <w:t>我們</w:t>
      </w:r>
      <w:r>
        <w:rPr>
          <w:rFonts w:hint="eastAsia"/>
        </w:rPr>
        <w:t>也以此為主要研究方向。</w:t>
      </w:r>
    </w:p>
    <w:p w14:paraId="4DDBF099" w14:textId="2B703C51" w:rsidR="006B677F" w:rsidRDefault="007C374B" w:rsidP="00E65CA2">
      <w:r>
        <w:rPr>
          <w:rFonts w:hint="eastAsia"/>
        </w:rPr>
        <w:t>本論文將</w:t>
      </w:r>
      <w:r w:rsidR="009C16C9">
        <w:rPr>
          <w:rFonts w:hint="eastAsia"/>
        </w:rPr>
        <w:t>各式</w:t>
      </w:r>
      <w:r w:rsidR="003C3041">
        <w:rPr>
          <w:rFonts w:hint="eastAsia"/>
        </w:rPr>
        <w:t>訊號分離</w:t>
      </w:r>
      <w:r w:rsidR="00CE5FD0">
        <w:rPr>
          <w:rFonts w:hint="eastAsia"/>
        </w:rPr>
        <w:t>方法</w:t>
      </w:r>
      <w:r w:rsidR="00E65CA2">
        <w:rPr>
          <w:rFonts w:hint="eastAsia"/>
        </w:rPr>
        <w:t>，</w:t>
      </w:r>
      <w:r w:rsidR="00FE0FF4">
        <w:rPr>
          <w:rFonts w:hint="eastAsia"/>
        </w:rPr>
        <w:t>套用</w:t>
      </w:r>
      <w:r w:rsidR="008A0B6F">
        <w:rPr>
          <w:rFonts w:hint="eastAsia"/>
        </w:rPr>
        <w:t>於</w:t>
      </w:r>
      <w:r w:rsidR="006815CA">
        <w:rPr>
          <w:rFonts w:hint="eastAsia"/>
        </w:rPr>
        <w:t>過去無法</w:t>
      </w:r>
      <w:r w:rsidR="00651418">
        <w:rPr>
          <w:rFonts w:hint="eastAsia"/>
        </w:rPr>
        <w:t>輕易分離的</w:t>
      </w:r>
      <w:r w:rsidR="008A0B6F">
        <w:rPr>
          <w:rFonts w:hint="eastAsia"/>
        </w:rPr>
        <w:t>EMG</w:t>
      </w:r>
      <w:r w:rsidR="008A0B6F">
        <w:rPr>
          <w:rFonts w:hint="eastAsia"/>
        </w:rPr>
        <w:t>訊號</w:t>
      </w:r>
      <w:r w:rsidR="0034496C">
        <w:rPr>
          <w:rFonts w:hint="eastAsia"/>
        </w:rPr>
        <w:t>，增加</w:t>
      </w:r>
      <w:r w:rsidR="00771A6C">
        <w:rPr>
          <w:rFonts w:hint="eastAsia"/>
        </w:rPr>
        <w:t>對於</w:t>
      </w:r>
      <w:r w:rsidR="008677C7">
        <w:rPr>
          <w:rFonts w:hint="eastAsia"/>
        </w:rPr>
        <w:t>手腕</w:t>
      </w:r>
      <w:r w:rsidR="003C3041">
        <w:rPr>
          <w:rFonts w:hint="eastAsia"/>
        </w:rPr>
        <w:t>動作</w:t>
      </w:r>
      <w:r w:rsidR="00367721">
        <w:rPr>
          <w:rFonts w:hint="eastAsia"/>
        </w:rPr>
        <w:t>比例肌電控制</w:t>
      </w:r>
      <w:r w:rsidR="00113C92">
        <w:rPr>
          <w:rFonts w:hint="eastAsia"/>
        </w:rPr>
        <w:t>的預測準確率。</w:t>
      </w:r>
    </w:p>
    <w:p w14:paraId="0BC6AFF1" w14:textId="77777777" w:rsidR="00586560" w:rsidRPr="00586560" w:rsidRDefault="00586560" w:rsidP="00E65CA2"/>
    <w:p w14:paraId="502DCAB7" w14:textId="31A1CDAD" w:rsidR="00854368" w:rsidRPr="00E73EEA" w:rsidRDefault="00CB25AC" w:rsidP="00CB72D6">
      <w:pPr>
        <w:pStyle w:val="Heading2"/>
      </w:pPr>
      <w:r>
        <w:rPr>
          <w:rFonts w:hint="eastAsia"/>
        </w:rPr>
        <w:t xml:space="preserve">　</w:t>
      </w:r>
      <w:bookmarkStart w:id="16" w:name="_Toc528105392"/>
      <w:r w:rsidRPr="00E73EEA">
        <w:t>論文架構</w:t>
      </w:r>
      <w:bookmarkEnd w:id="16"/>
    </w:p>
    <w:p w14:paraId="3F198E82" w14:textId="56D688D1" w:rsidR="00854368" w:rsidRDefault="007E29DA" w:rsidP="00563656">
      <w:pPr>
        <w:pStyle w:val="Heading1"/>
      </w:pPr>
      <w:bookmarkStart w:id="17" w:name="_Toc528105393"/>
      <w:r w:rsidRPr="00E73EEA">
        <w:lastRenderedPageBreak/>
        <w:t>研究背景</w:t>
      </w:r>
      <w:bookmarkEnd w:id="17"/>
      <w:r>
        <w:rPr>
          <w:rFonts w:hint="eastAsia"/>
        </w:rPr>
        <w:t xml:space="preserve">　</w:t>
      </w:r>
    </w:p>
    <w:p w14:paraId="7FD2CCE1" w14:textId="433CE42A"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預測的各種方法。</w:t>
      </w:r>
    </w:p>
    <w:p w14:paraId="03664612" w14:textId="77777777" w:rsidR="003B0E06" w:rsidRPr="00F2565B" w:rsidRDefault="003B0E06" w:rsidP="00F2565B"/>
    <w:p w14:paraId="5024B46C" w14:textId="619D09FC" w:rsidR="00BC0249" w:rsidRPr="00E73EEA" w:rsidRDefault="00336D80" w:rsidP="00FA0F61">
      <w:pPr>
        <w:pStyle w:val="Heading2"/>
        <w:numPr>
          <w:ilvl w:val="2"/>
          <w:numId w:val="11"/>
        </w:numPr>
      </w:pPr>
      <w:bookmarkStart w:id="18" w:name="_Toc528105394"/>
      <w:r>
        <w:rPr>
          <w:rFonts w:hint="eastAsia"/>
          <w:highlight w:val="lightGray"/>
        </w:rPr>
        <w:t>肌電訊號</w:t>
      </w:r>
      <w:bookmarkEnd w:id="18"/>
    </w:p>
    <w:p w14:paraId="728567D0" w14:textId="12BA8B63"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6E216C">
        <w:instrText xml:space="preserve"> ADDIN ZOTERO_ITEM CSL_CITATION {"citationID":"L26Sultx","properties":{"formattedCitation":"[1]","plainCitation":"[1]","noteIndex":0},"citationItems":[{"id":4,"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6E216C">
        <w:fldChar w:fldCharType="separate"/>
      </w:r>
      <w:r w:rsidR="006E216C" w:rsidRPr="006E216C">
        <w:t>[1]</w:t>
      </w:r>
      <w:r w:rsidR="006E216C">
        <w:fldChar w:fldCharType="end"/>
      </w:r>
      <w:r w:rsidRPr="00E73EEA">
        <w:t>。</w:t>
      </w:r>
    </w:p>
    <w:p w14:paraId="55C5CBA7" w14:textId="030B11B0" w:rsidR="00BC0249" w:rsidRPr="00E73EEA" w:rsidRDefault="00BC0249" w:rsidP="006A0D57">
      <w:r w:rsidRPr="00E73EEA">
        <w:t>由於來源的複雜性，肌電訊號為高斯分布，大小通常為數毫伏</w:t>
      </w:r>
      <w:r w:rsidRPr="00E73EEA">
        <w:fldChar w:fldCharType="begin"/>
      </w:r>
      <w:r w:rsidRPr="00E73EEA">
        <w:instrText xml:space="preserve"> ADDIN ZOTERO_ITEM CSL_CITATION {"citationID":"7gbpSe8H","properties":{"formattedCitation":"[1]","plainCitation":"[1]","noteIndex":0},"citationItems":[{"id":4,"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解析度</w:t>
      </w:r>
      <w:r w:rsidR="00B455A5">
        <w:rPr>
          <w:rFonts w:hint="eastAsia"/>
        </w:rPr>
        <w:t>建議在</w:t>
      </w:r>
      <w:r w:rsidR="000E1BC1">
        <w:rPr>
          <w:rFonts w:hint="eastAsia"/>
        </w:rPr>
        <w:t>12</w:t>
      </w:r>
      <w:r w:rsidR="009A787B">
        <w:rPr>
          <w:rFonts w:hint="eastAsia"/>
        </w:rPr>
        <w:t>位元以上</w:t>
      </w:r>
      <w:r w:rsidR="00EB3A57">
        <w:fldChar w:fldCharType="begin"/>
      </w:r>
      <w:r w:rsidR="00EB3A57">
        <w:instrText xml:space="preserve"> ADDIN ZOTERO_ITEM CSL_CITATION {"citationID":"uydgIvO1","properties":{"formattedCitation":"[2]","plainCitation":"[2]","noteIndex":0},"citationItems":[{"id":117,"uris":["http://zotero.org/users/local/l5zLMfmU/items/FQ54K7PG"],"uri":["http://zotero.org/users/local/l5zLMfmU/items/FQ54K7PG"],"itemData":{"id":117,"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EB3A57" w:rsidRPr="00EB3A57">
        <w:t>[2]</w:t>
      </w:r>
      <w:r w:rsidR="00EB3A57">
        <w:fldChar w:fldCharType="end"/>
      </w:r>
      <w:r w:rsidR="009A787B">
        <w:rPr>
          <w:rFonts w:hint="eastAsia"/>
        </w:rPr>
        <w:t>。</w:t>
      </w:r>
    </w:p>
    <w:p w14:paraId="3B5D35C8" w14:textId="77777777" w:rsidR="00971466" w:rsidRPr="00E73EEA" w:rsidRDefault="00971466" w:rsidP="00A72415">
      <w:pPr>
        <w:pStyle w:val="Caption"/>
      </w:pPr>
      <w:r w:rsidRPr="00E73EEA">
        <w:rPr>
          <w:noProof/>
        </w:rPr>
        <w:drawing>
          <wp:inline distT="0" distB="0" distL="0" distR="0" wp14:anchorId="4B2CCC30" wp14:editId="28B5F66D">
            <wp:extent cx="4138528" cy="3160166"/>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87421" cy="3197501"/>
                    </a:xfrm>
                    <a:prstGeom prst="rect">
                      <a:avLst/>
                    </a:prstGeom>
                    <a:noFill/>
                    <a:ln>
                      <a:noFill/>
                    </a:ln>
                  </pic:spPr>
                </pic:pic>
              </a:graphicData>
            </a:graphic>
          </wp:inline>
        </w:drawing>
      </w:r>
    </w:p>
    <w:p w14:paraId="5E4263AE" w14:textId="72338B98" w:rsidR="006F6535" w:rsidRPr="00E73EEA" w:rsidRDefault="00971466" w:rsidP="002C4975">
      <w:pPr>
        <w:jc w:val="center"/>
        <w:rPr>
          <w:sz w:val="28"/>
          <w:szCs w:val="28"/>
        </w:rPr>
      </w:pPr>
      <w:bookmarkStart w:id="19" w:name="_Toc527937690"/>
      <w:bookmarkStart w:id="20" w:name="_Toc528095165"/>
      <w:bookmarkStart w:id="21" w:name="_Toc528105074"/>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95619F">
        <w:rPr>
          <w:noProof/>
        </w:rPr>
        <w:t>1</w:t>
      </w:r>
      <w:r w:rsidRPr="00E73EEA">
        <w:fldChar w:fldCharType="end"/>
      </w:r>
      <w:r w:rsidRPr="00E73EEA">
        <w:t xml:space="preserve"> - </w:t>
      </w:r>
      <w:r w:rsidRPr="00E73EEA">
        <w:t>人體動作控制機制示意圖</w:t>
      </w:r>
      <w:bookmarkEnd w:id="19"/>
      <w:bookmarkEnd w:id="20"/>
      <w:bookmarkEnd w:id="21"/>
    </w:p>
    <w:p w14:paraId="5D150D31" w14:textId="65D1B881" w:rsidR="00854368" w:rsidRPr="00E73EEA" w:rsidRDefault="003003E5" w:rsidP="006A0D57">
      <w:pPr>
        <w:pStyle w:val="Heading3"/>
      </w:pPr>
      <w:r>
        <w:rPr>
          <w:rFonts w:hint="eastAsia"/>
          <w:highlight w:val="lightGray"/>
        </w:rPr>
        <w:lastRenderedPageBreak/>
        <w:t xml:space="preserve">　</w:t>
      </w:r>
      <w:bookmarkStart w:id="22" w:name="_Toc528105395"/>
      <w:r w:rsidRPr="00E73EEA">
        <w:t>肌電訊號量測</w:t>
      </w:r>
      <w:bookmarkEnd w:id="22"/>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77777777" w:rsidR="006F6535" w:rsidRPr="00E73EEA" w:rsidRDefault="006F6535" w:rsidP="006A0D57">
      <w:r w:rsidRPr="00E73EEA">
        <w:t>早在二十世紀初期，科學家便發現肌肉張力伴隨著</w:t>
      </w:r>
      <w:r w:rsidRPr="00E73EEA">
        <w:t>EMG</w:t>
      </w:r>
      <w:r w:rsidRPr="00E73EEA">
        <w:t>訊號的活動強度增強而增加，並依此研究人體構造</w:t>
      </w:r>
      <w:r w:rsidRPr="00E73EEA">
        <w:fldChar w:fldCharType="begin"/>
      </w:r>
      <w:r w:rsidR="00EB3A57">
        <w:instrText xml:space="preserve"> ADDIN ZOTERO_ITEM CSL_CITATION {"citationID":"PYwsgYfx","properties":{"formattedCitation":"[3]","plainCitation":"[3]","noteIndex":0},"citationItems":[{"id":6,"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Pr="00E73EEA">
        <w:fldChar w:fldCharType="separate"/>
      </w:r>
      <w:r w:rsidR="00EB3A57" w:rsidRPr="00EB3A57">
        <w:t>[3]</w:t>
      </w:r>
      <w:r w:rsidRPr="00E73EEA">
        <w:fldChar w:fldCharType="end"/>
      </w:r>
      <w:r w:rsidRPr="00E73EEA">
        <w:t>。現在的</w:t>
      </w:r>
      <w:r w:rsidRPr="00E73EEA">
        <w:t>EMG</w:t>
      </w:r>
      <w:r w:rsidRPr="00E73EEA">
        <w:t>訊號分析應用包括步態分析</w:t>
      </w:r>
      <w:r w:rsidRPr="00E73EEA">
        <w:fldChar w:fldCharType="begin"/>
      </w:r>
      <w:r w:rsidR="00EB3A57">
        <w:instrText xml:space="preserve"> ADDIN ZOTERO_ITEM CSL_CITATION {"citationID":"L8vW01NF","properties":{"formattedCitation":"[4]","plainCitation":"[4]","noteIndex":0},"citationItems":[{"id":24,"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Pr="00E73EEA">
        <w:fldChar w:fldCharType="separate"/>
      </w:r>
      <w:r w:rsidR="00EB3A57" w:rsidRPr="00EB3A57">
        <w:t>[4]</w:t>
      </w:r>
      <w:r w:rsidRPr="00E73EEA">
        <w:fldChar w:fldCharType="end"/>
      </w:r>
      <w:r w:rsidRPr="00E73EEA">
        <w:t>、疲勞分析</w:t>
      </w:r>
      <w:r w:rsidRPr="00E73EEA">
        <w:fldChar w:fldCharType="begin"/>
      </w:r>
      <w:r w:rsidR="00EB3A57">
        <w:instrText xml:space="preserve"> ADDIN ZOTERO_ITEM CSL_CITATION {"citationID":"0JRFgzFY","properties":{"formattedCitation":"[5]","plainCitation":"[5]","noteIndex":0},"citationItems":[{"id":22,"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EB3A57" w:rsidRPr="00EB3A57">
        <w:t>[5]</w:t>
      </w:r>
      <w:r w:rsidRPr="00E73EEA">
        <w:fldChar w:fldCharType="end"/>
      </w:r>
      <w:r w:rsidRPr="00E73EEA">
        <w:t>、運動神經細胞疾病診治</w:t>
      </w:r>
      <w:r w:rsidRPr="00E73EEA">
        <w:fldChar w:fldCharType="begin"/>
      </w:r>
      <w:r w:rsidR="00EB3A57">
        <w:instrText xml:space="preserve"> ADDIN ZOTERO_ITEM CSL_CITATION {"citationID":"in705IfG","properties":{"formattedCitation":"[6]","plainCitation":"[6]","noteIndex":0},"citationItems":[{"id":12,"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EB3A57" w:rsidRPr="00EB3A57">
        <w:t>[6]</w:t>
      </w:r>
      <w:r w:rsidRPr="00E73EEA">
        <w:fldChar w:fldCharType="end"/>
      </w:r>
      <w:r w:rsidRPr="00E73EEA">
        <w:t>和義肢控制</w:t>
      </w:r>
      <w:r w:rsidRPr="00E73EEA">
        <w:fldChar w:fldCharType="begin"/>
      </w:r>
      <w:r w:rsidR="00EB3A57">
        <w:instrText xml:space="preserve"> ADDIN ZOTERO_ITEM CSL_CITATION {"citationID":"pfcOIijA","properties":{"formattedCitation":"[7]\\uc0\\u8211{}[11]","plainCitation":"[7]–[11]","noteIndex":0},"citationItems":[{"id":14,"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36,"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2,"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49,"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72,"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EB3A57" w:rsidRPr="00EB3A57">
        <w:t>[7]–[11]</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EB3A57">
        <w:instrText xml:space="preserve"> ADDIN ZOTERO_ITEM CSL_CITATION {"citationID":"0xQdohs0","properties":{"formattedCitation":"[12]","plainCitation":"[12]","noteIndex":0},"citationItems":[{"id":19,"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EB3A57" w:rsidRPr="00EB3A57">
        <w:t>[12]</w:t>
      </w:r>
      <w:r w:rsidRPr="00E73EEA">
        <w:fldChar w:fldCharType="end"/>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Pr="00E73EEA">
        <w:instrText xml:space="preserve"> ADDIN ZOTERO_ITEM CSL_CITATION {"citationID":"pWlDodg0","properties":{"formattedCitation":"[1]","plainCitation":"[1]","noteIndex":0},"citationItems":[{"id":4,"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p>
    <w:p w14:paraId="3BB8CBB5" w14:textId="02F0CB89" w:rsidR="006F6535" w:rsidRPr="00E73EEA" w:rsidRDefault="006F6535" w:rsidP="006A0D57">
      <w:pPr>
        <w:rPr>
          <w:sz w:val="28"/>
          <w:szCs w:val="28"/>
        </w:rPr>
      </w:pPr>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EB3A57">
        <w:instrText xml:space="preserve"> ADDIN ZOTERO_ITEM CSL_CITATION {"citationID":"lohiJF6x","properties":{"formattedCitation":"[13]","plainCitation":"[13]","noteIndex":0},"citationItems":[{"id":26,"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EB3A57" w:rsidRPr="00EB3A57">
        <w:t>[13]</w:t>
      </w:r>
      <w:r w:rsidRPr="00E73EEA">
        <w:fldChar w:fldCharType="end"/>
      </w:r>
      <w:r w:rsidRPr="00E73EEA">
        <w:t>。一般應用上，表面式</w:t>
      </w:r>
      <w:r w:rsidRPr="00E73EEA">
        <w:t>EMG</w:t>
      </w:r>
      <w:r w:rsidRPr="00E73EEA">
        <w:t>的使用較為廣泛，也是此論文的研究重點。</w:t>
      </w:r>
    </w:p>
    <w:p w14:paraId="79C75DC1" w14:textId="77777777" w:rsidR="00971466" w:rsidRPr="00E73EEA" w:rsidRDefault="00971466" w:rsidP="006A0D57">
      <w:pPr>
        <w:jc w:val="center"/>
      </w:pPr>
      <w:r w:rsidRPr="00E73EEA">
        <w:rPr>
          <w:noProof/>
        </w:rPr>
        <w:drawing>
          <wp:inline distT="0" distB="0" distL="0" distR="0" wp14:anchorId="60DD8992" wp14:editId="257B8DCE">
            <wp:extent cx="3528801" cy="1576316"/>
            <wp:effectExtent l="0" t="0" r="0" b="5080"/>
            <wp:docPr id="3" name="Picture 3" descr="E:\Ubuntu\sEMG\Paper\pic\2_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buntu\sEMG\Paper\pic\2_1_1-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74461" cy="1596712"/>
                    </a:xfrm>
                    <a:prstGeom prst="rect">
                      <a:avLst/>
                    </a:prstGeom>
                    <a:noFill/>
                    <a:ln>
                      <a:noFill/>
                    </a:ln>
                  </pic:spPr>
                </pic:pic>
              </a:graphicData>
            </a:graphic>
          </wp:inline>
        </w:drawing>
      </w:r>
    </w:p>
    <w:p w14:paraId="7064AA13" w14:textId="7179B272" w:rsidR="0021688C" w:rsidRDefault="00971466" w:rsidP="006A0D57">
      <w:pPr>
        <w:jc w:val="center"/>
      </w:pPr>
      <w:bookmarkStart w:id="23" w:name="_Toc527937691"/>
      <w:bookmarkStart w:id="24" w:name="_Toc528095166"/>
      <w:bookmarkStart w:id="25" w:name="_Toc528105075"/>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95619F">
        <w:rPr>
          <w:noProof/>
        </w:rPr>
        <w:t>2</w:t>
      </w:r>
      <w:r w:rsidRPr="00E73EEA">
        <w:fldChar w:fldCharType="end"/>
      </w:r>
      <w:r w:rsidRPr="00E73EEA">
        <w:t xml:space="preserve"> - </w:t>
      </w:r>
      <w:r w:rsidRPr="00E73EEA">
        <w:t>侵入式</w:t>
      </w:r>
      <w:r w:rsidRPr="00E73EEA">
        <w:t>EMG</w:t>
      </w:r>
      <w:bookmarkEnd w:id="23"/>
      <w:bookmarkEnd w:id="24"/>
      <w:bookmarkEnd w:id="25"/>
    </w:p>
    <w:p w14:paraId="1F0D41F5" w14:textId="77777777" w:rsidR="0021688C" w:rsidRDefault="0021688C">
      <w:pPr>
        <w:wordWrap/>
        <w:snapToGrid/>
        <w:spacing w:line="240" w:lineRule="auto"/>
        <w:ind w:firstLine="0"/>
      </w:pPr>
      <w:r>
        <w:br w:type="page"/>
      </w:r>
    </w:p>
    <w:p w14:paraId="79B9C0BA" w14:textId="1F08CFBA" w:rsidR="00CA3775" w:rsidRPr="00E73EEA" w:rsidRDefault="00FA6E80" w:rsidP="006A0D57">
      <w:pPr>
        <w:pStyle w:val="Heading3"/>
      </w:pPr>
      <w:r>
        <w:rPr>
          <w:rFonts w:hint="eastAsia"/>
        </w:rPr>
        <w:lastRenderedPageBreak/>
        <w:t xml:space="preserve">　</w:t>
      </w:r>
      <w:bookmarkStart w:id="26" w:name="_Toc528105396"/>
      <w:r w:rsidRPr="00E73EEA">
        <w:t>表面式肌電訊號量測</w:t>
      </w:r>
      <w:bookmarkEnd w:id="26"/>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78D2AB8C" w:rsidR="00CA3775" w:rsidRDefault="00CA3775" w:rsidP="006A0D57">
      <w:r w:rsidRPr="00E73EEA">
        <w:t>表面式</w:t>
      </w:r>
      <w:r w:rsidRPr="00E73EEA">
        <w:t>EMG</w:t>
      </w:r>
      <w:r w:rsidRPr="00E73EEA">
        <w:t>電極離</w:t>
      </w:r>
      <w:r w:rsidRPr="00E73EEA">
        <w:t>EMG</w:t>
      </w:r>
      <w:r w:rsidRPr="00E73EEA">
        <w:t>訊號較遠，量測時只能瞄準單一肌肉群。視電極位置，量測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EB3A57">
        <w:instrText xml:space="preserve"> ADDIN ZOTERO_ITEM CSL_CITATION {"citationID":"orjRQNZc","properties":{"formattedCitation":"[14]","plainCitation":"[14]","noteIndex":0},"citationItems":[{"id":28,"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EB3A57" w:rsidRPr="00EB3A57">
        <w:t>[14]</w:t>
      </w:r>
      <w:r w:rsidRPr="00E73EEA">
        <w:fldChar w:fldCharType="end"/>
      </w:r>
      <w:r w:rsidRPr="00E73EEA">
        <w:t>，使得其分析又較侵入式</w:t>
      </w:r>
      <w:r w:rsidRPr="00E73EEA">
        <w:t>EMG</w:t>
      </w:r>
      <w:r w:rsidRPr="00E73EEA">
        <w:t>困難。</w:t>
      </w:r>
    </w:p>
    <w:p w14:paraId="450C2381" w14:textId="77777777" w:rsidR="003B1ED1" w:rsidRDefault="003B1ED1" w:rsidP="006A0D57">
      <w:pPr>
        <w:rPr>
          <w:rFonts w:hint="eastAsia"/>
        </w:rPr>
      </w:pPr>
    </w:p>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37366A2D" w:rsidR="006B1D6F" w:rsidRDefault="006B1D6F" w:rsidP="006B1D6F">
            <w:pPr>
              <w:ind w:firstLine="0"/>
              <w:jc w:val="center"/>
              <w:rPr>
                <w:rFonts w:hint="eastAsia"/>
              </w:rPr>
            </w:pPr>
            <w:bookmarkStart w:id="27" w:name="_Toc528105076"/>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95619F">
              <w:rPr>
                <w:noProof/>
              </w:rPr>
              <w:t>3</w:t>
            </w:r>
            <w:r>
              <w:rPr>
                <w:noProof/>
              </w:rPr>
              <w:fldChar w:fldCharType="end"/>
            </w:r>
            <w:r w:rsidRPr="00E73EEA">
              <w:t xml:space="preserve"> - </w:t>
            </w:r>
            <w:r w:rsidRPr="00E73EEA">
              <w:t>雙極式</w:t>
            </w:r>
            <w:r w:rsidRPr="00E73EEA">
              <w:t>sEMG</w:t>
            </w:r>
            <w:r w:rsidRPr="00E73EEA">
              <w:t>電極</w:t>
            </w:r>
            <w:bookmarkEnd w:id="27"/>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28" w:name="_Toc528095167"/>
          </w:p>
          <w:p w14:paraId="7B1A99DE" w14:textId="3DB6E15C" w:rsidR="006B1D6F" w:rsidRPr="00E73EEA" w:rsidRDefault="006B1D6F" w:rsidP="006B1D6F">
            <w:pPr>
              <w:ind w:firstLine="0"/>
              <w:jc w:val="center"/>
            </w:pPr>
            <w:bookmarkStart w:id="29" w:name="_Toc528105077"/>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95619F">
              <w:rPr>
                <w:noProof/>
              </w:rPr>
              <w:t>4</w:t>
            </w:r>
            <w:r>
              <w:rPr>
                <w:noProof/>
              </w:rPr>
              <w:fldChar w:fldCharType="end"/>
            </w:r>
            <w:r w:rsidRPr="00E73EEA">
              <w:t xml:space="preserve"> - </w:t>
            </w:r>
            <w:r w:rsidRPr="00E73EEA">
              <w:t>表面式</w:t>
            </w:r>
            <w:r w:rsidRPr="00E73EEA">
              <w:t>EMG</w:t>
            </w:r>
            <w:r w:rsidRPr="00E73EEA">
              <w:t>陣列</w:t>
            </w:r>
            <w:r w:rsidRPr="00E73EEA">
              <w:fldChar w:fldCharType="begin"/>
            </w:r>
            <w:r>
              <w:instrText xml:space="preserve"> ADDIN ZOTERO_ITEM CSL_CITATION {"citationID":"CXP4MDlf","properties":{"formattedCitation":"[15]","plainCitation":"[15]","noteIndex":0},"citationItems":[{"id":71,"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Pr="00E73EEA">
              <w:fldChar w:fldCharType="separate"/>
            </w:r>
            <w:r w:rsidRPr="00EB3A57">
              <w:t>[15]</w:t>
            </w:r>
            <w:bookmarkEnd w:id="28"/>
            <w:bookmarkEnd w:id="29"/>
            <w:r w:rsidRPr="00E73EEA">
              <w:fldChar w:fldCharType="end"/>
            </w:r>
          </w:p>
          <w:p w14:paraId="2CC797C2" w14:textId="49C2A619" w:rsidR="006B1D6F" w:rsidRDefault="006B1D6F" w:rsidP="006A0D57">
            <w:pPr>
              <w:ind w:firstLine="0"/>
              <w:rPr>
                <w:rFonts w:hint="eastAsia"/>
              </w:rPr>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0EF5EAB7" w14:textId="08FFA65A" w:rsidR="00CA3775" w:rsidRDefault="00CA3775" w:rsidP="006A0D57">
      <w:pPr>
        <w:jc w:val="center"/>
      </w:pPr>
      <w:bookmarkStart w:id="30" w:name="_Toc528095168"/>
      <w:bookmarkStart w:id="31" w:name="_Toc528105078"/>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95619F">
        <w:rPr>
          <w:noProof/>
        </w:rPr>
        <w:t>5</w:t>
      </w:r>
      <w:r w:rsidRPr="00E73EEA">
        <w:fldChar w:fldCharType="end"/>
      </w:r>
      <w:r w:rsidRPr="00E73EEA">
        <w:t xml:space="preserve"> - sEMG</w:t>
      </w:r>
      <w:r w:rsidRPr="00E73EEA">
        <w:t>交擾</w:t>
      </w:r>
      <w:bookmarkEnd w:id="30"/>
      <w:bookmarkEnd w:id="31"/>
    </w:p>
    <w:p w14:paraId="5E711858" w14:textId="77777777" w:rsidR="001B0641" w:rsidRPr="00E73EEA" w:rsidRDefault="001B0641" w:rsidP="006A0D57">
      <w:pPr>
        <w:jc w:val="center"/>
        <w:rPr>
          <w:sz w:val="28"/>
          <w:szCs w:val="28"/>
        </w:rPr>
      </w:pPr>
    </w:p>
    <w:p w14:paraId="0B3A2E53" w14:textId="1485ADED" w:rsidR="00CA3775" w:rsidRPr="00E73EEA" w:rsidRDefault="00CA3775" w:rsidP="006A0D57">
      <w:r w:rsidRPr="00E73EEA">
        <w:lastRenderedPageBreak/>
        <w:t>表面式</w:t>
      </w:r>
      <w:r w:rsidRPr="00E73EEA">
        <w:t>EMG</w:t>
      </w:r>
      <w:r w:rsidRPr="00E73EEA">
        <w:t>電極配置可以分為陣列式和雙極式。陣列式電極由數十至數百個單極電極組成，其優點是可以用來偵測</w:t>
      </w:r>
      <w:r w:rsidRPr="00E73EEA">
        <w:t>EMG</w:t>
      </w:r>
      <w:r w:rsidRPr="00E73EEA">
        <w:t>脈衝訊號在肌肉纖維上的傳導速度（</w:t>
      </w:r>
      <w:r w:rsidRPr="00E73EEA">
        <w:t>Conduction velocity</w:t>
      </w:r>
      <w:r w:rsidRPr="00E73EEA">
        <w:t>），此傳導速度可以被用來診斷個是運動神經疾病</w:t>
      </w:r>
      <w:r w:rsidRPr="00E73EEA">
        <w:fldChar w:fldCharType="begin"/>
      </w:r>
      <w:r w:rsidR="00EB3A57">
        <w:instrText xml:space="preserve"> ADDIN ZOTERO_ITEM CSL_CITATION {"citationID":"Dg7AyN3S","properties":{"formattedCitation":"[16]","plainCitation":"[16]","noteIndex":0},"citationItems":[{"id":107,"uris":["http://zotero.org/users/local/l5zLMfmU/items/NQTVQQFZ"],"uri":["http://zotero.org/users/local/l5zLMfmU/items/NQTVQQFZ"],"itemData":{"id":107,"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Pr="00E73EEA">
        <w:fldChar w:fldCharType="separate"/>
      </w:r>
      <w:r w:rsidR="00EB3A57" w:rsidRPr="00EB3A57">
        <w:t>[16]</w:t>
      </w:r>
      <w:r w:rsidRPr="00E73EEA">
        <w:fldChar w:fldCharType="end"/>
      </w:r>
      <w:r w:rsidRPr="00E73EEA">
        <w:t>。其缺點是價格昂貴、周邊設備多且配戴時行動不便。在不需要大量資料的一般應用中並不會使用。</w:t>
      </w:r>
    </w:p>
    <w:p w14:paraId="520FD056" w14:textId="5FBEF717" w:rsidR="00CA3775" w:rsidRPr="00E73EEA" w:rsidRDefault="00CA3775" w:rsidP="006A0D57">
      <w:r w:rsidRPr="00E73EEA">
        <w:t>表面式</w:t>
      </w:r>
      <w:r w:rsidRPr="00E73EEA">
        <w:t>EMG</w:t>
      </w:r>
      <w:r w:rsidRPr="00E73EEA">
        <w:t>電極通常為雙極（</w:t>
      </w:r>
      <w:r w:rsidRPr="00E73EEA">
        <w:t>Bipolar</w:t>
      </w:r>
      <w:r w:rsidRPr="00E73EEA">
        <w:t>）單差（</w:t>
      </w:r>
      <w:r w:rsidRPr="00E73EEA">
        <w:t>Single differential</w:t>
      </w:r>
      <w:r w:rsidRPr="00E73EEA">
        <w:t>）配置。將皮膚上的兩點的電位相減，得到的電位差視作該點所量測到的動作電位。此配置能夠將直流等共模雜訊濾除，提升訊號品質</w:t>
      </w:r>
      <w:r w:rsidRPr="00E73EEA">
        <w:fldChar w:fldCharType="begin"/>
      </w:r>
      <w:r w:rsidRPr="00E73EEA">
        <w:instrText xml:space="preserve"> ADDIN ZOTERO_ITEM CSL_CITATION {"citationID":"tRm802IB","properties":{"formattedCitation":"[1]","plainCitation":"[1]","noteIndex":0},"citationItems":[{"id":4,"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Pr="00E73EEA">
        <w:t>SENIAM</w:t>
      </w:r>
      <w:r w:rsidRPr="00E73EEA">
        <w:t>計畫建議兩極之前的距離</w:t>
      </w:r>
      <w:r w:rsidRPr="00E73EEA">
        <w:t>20</w:t>
      </w:r>
      <w:r w:rsidRPr="00E73EEA">
        <w:t>毫米，並沿著肌肉纖維延伸的方向放置</w:t>
      </w:r>
      <w:r w:rsidRPr="00E73EEA">
        <w:fldChar w:fldCharType="begin"/>
      </w:r>
      <w:r w:rsidR="00EB3A57">
        <w:instrText xml:space="preserve"> ADDIN ZOTERO_ITEM CSL_CITATION {"citationID":"Xn9jjMz1","properties":{"formattedCitation":"[17]","plainCitation":"[17]","noteIndex":0},"citationItems":[{"id":44,"uris":["http://zotero.org/users/local/l5zLMfmU/items/J789XNGA"],"uri":["http://zotero.org/users/local/l5zLMfmU/items/J789XNGA"],"itemData":{"id":44,"type":"book","title":"The state of the art on sensors and sensor placement procedures for surface electromyography: a proposal for sensor placement procedures","publisher":"Roessingh Research and Development","publisher-place":"Enschede","source":"Open WorldCat","event-place":"Enschede","ISBN":"978-90-75452-09-9","note":"OCLC: 68027412","shortTitle":"The state of the art on sensors and sensor placement procedures for surface electromyography","language":"en","author":[{"family":"Hermens","given":"Hermie"},{"family":"Freriks","given":"Bart"}],"issued":{"date-parts":[["1997"]]}}}],"schema":"https://github.com/citation-style-language/schema/raw/master/csl-citation.json"} </w:instrText>
      </w:r>
      <w:r w:rsidRPr="00E73EEA">
        <w:fldChar w:fldCharType="separate"/>
      </w:r>
      <w:r w:rsidR="00EB3A57" w:rsidRPr="00EB3A57">
        <w:t>[17]</w:t>
      </w:r>
      <w:r w:rsidRPr="00E73EEA">
        <w:fldChar w:fldCharType="end"/>
      </w:r>
      <w:r w:rsidRPr="00E73EEA">
        <w:t>。</w:t>
      </w:r>
    </w:p>
    <w:p w14:paraId="43B85732" w14:textId="77777777" w:rsidR="00CA3775" w:rsidRPr="00E73EEA" w:rsidRDefault="00CA3775" w:rsidP="00021A3D">
      <w:pPr>
        <w:jc w:val="center"/>
      </w:pPr>
      <w:r w:rsidRPr="00E73EEA">
        <w:rPr>
          <w:noProof/>
        </w:rPr>
        <w:drawing>
          <wp:inline distT="0" distB="0" distL="0" distR="0" wp14:anchorId="374DF426" wp14:editId="449C2BBF">
            <wp:extent cx="1182061" cy="167838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5">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1F5FED8" w14:textId="32DF6453" w:rsidR="00CA3775" w:rsidRPr="00E73EEA" w:rsidRDefault="00CA3775" w:rsidP="00021A3D">
      <w:pPr>
        <w:jc w:val="center"/>
        <w:rPr>
          <w:sz w:val="28"/>
          <w:szCs w:val="28"/>
        </w:rPr>
      </w:pPr>
      <w:bookmarkStart w:id="32" w:name="_Toc528095169"/>
      <w:bookmarkStart w:id="33" w:name="_Toc528105079"/>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95619F">
        <w:rPr>
          <w:noProof/>
        </w:rPr>
        <w:t>6</w:t>
      </w:r>
      <w:r w:rsidRPr="00E73EEA">
        <w:fldChar w:fldCharType="end"/>
      </w:r>
      <w:r w:rsidRPr="00E73EEA">
        <w:t xml:space="preserve"> - </w:t>
      </w:r>
      <w:r w:rsidRPr="00E73EEA">
        <w:t>雙極式</w:t>
      </w:r>
      <w:r w:rsidRPr="00E73EEA">
        <w:t>sEMG</w:t>
      </w:r>
      <w:r w:rsidRPr="00E73EEA">
        <w:t>等效電路</w:t>
      </w:r>
      <w:r w:rsidRPr="00E73EEA">
        <w:fldChar w:fldCharType="begin"/>
      </w:r>
      <w:r w:rsidRPr="00E73EEA">
        <w:instrText xml:space="preserve"> ADDIN ZOTERO_ITEM CSL_CITATION {"citationID":"hOL8T64N","properties":{"formattedCitation":"[1]","plainCitation":"[1]","noteIndex":0},"citationItems":[{"id":4,"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32"/>
      <w:bookmarkEnd w:id="33"/>
      <w:r w:rsidRPr="00E73EEA">
        <w:fldChar w:fldCharType="end"/>
      </w:r>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251300F3" w:rsidR="00A252C7" w:rsidRDefault="00F1559C" w:rsidP="00CB72D6">
      <w:pPr>
        <w:pStyle w:val="Heading2"/>
      </w:pPr>
      <w:r>
        <w:rPr>
          <w:rFonts w:hint="eastAsia"/>
          <w:highlight w:val="lightGray"/>
        </w:rPr>
        <w:lastRenderedPageBreak/>
        <w:t xml:space="preserve">　</w:t>
      </w:r>
      <w:bookmarkStart w:id="34" w:name="_Toc528105397"/>
      <w:r w:rsidRPr="00E73EEA">
        <w:t>EMG</w:t>
      </w:r>
      <w:r w:rsidRPr="00E73EEA">
        <w:t>應用於肢體角度預測</w:t>
      </w:r>
      <w:bookmarkEnd w:id="34"/>
    </w:p>
    <w:p w14:paraId="0816480F" w14:textId="1DB0B9BE" w:rsidR="00AD25B9" w:rsidRDefault="00AD25B9" w:rsidP="006A0D57">
      <w:r w:rsidRPr="006A0D57">
        <w:rPr>
          <w:rFonts w:hint="eastAsia"/>
        </w:rPr>
        <w:t>隨著</w:t>
      </w:r>
      <w:r w:rsidRPr="006A0D57">
        <w:rPr>
          <w:rFonts w:hint="eastAsia"/>
        </w:rPr>
        <w:t>EMG</w:t>
      </w:r>
      <w:r w:rsidRPr="006A0D57">
        <w:rPr>
          <w:rFonts w:hint="eastAsia"/>
        </w:rPr>
        <w:t>訊號量測技術和義肢工藝的進步，近來控制精密義肢成為</w:t>
      </w:r>
      <w:r w:rsidRPr="006A0D57">
        <w:rPr>
          <w:rFonts w:hint="eastAsia"/>
        </w:rPr>
        <w:t>EMG</w:t>
      </w:r>
      <w:r w:rsidRPr="006A0D57">
        <w:rPr>
          <w:rFonts w:hint="eastAsia"/>
        </w:rPr>
        <w:t>的熱門研究主題。研究目標也從過去簡單的一維開關控制</w:t>
      </w:r>
      <w:r w:rsidRPr="006A0D57">
        <w:fldChar w:fldCharType="begin"/>
      </w:r>
      <w:r w:rsidR="00EB3A57">
        <w:instrText xml:space="preserve"> ADDIN ZOTERO_ITEM CSL_CITATION {"citationID":"aCPJ0PCG","properties":{"formattedCitation":"[18]","plainCitation":"[18]","noteIndex":0},"citationItems":[{"id":33,"uris":["http://zotero.org/users/local/l5zLMfmU/items/99MW39WU"],"uri":["http://zotero.org/users/local/l5zLMfmU/items/99MW39WU"],"itemData":{"id":33,"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EB3A57" w:rsidRPr="00EB3A57">
        <w:t>[18]</w:t>
      </w:r>
      <w:r w:rsidRPr="006A0D57">
        <w:fldChar w:fldCharType="end"/>
      </w:r>
      <w:r w:rsidRPr="006A0D57">
        <w:rPr>
          <w:rFonts w:hint="eastAsia"/>
        </w:rPr>
        <w:t>，轉為多維的</w:t>
      </w:r>
      <w:r w:rsidR="0082460A">
        <w:rPr>
          <w:rFonts w:hint="eastAsia"/>
        </w:rPr>
        <w:t>比例肌電控制</w:t>
      </w:r>
      <w:r w:rsidRPr="006A0D57">
        <w:fldChar w:fldCharType="begin"/>
      </w:r>
      <w:r w:rsidR="00EB3A57">
        <w:instrText xml:space="preserve"> ADDIN ZOTERO_ITEM CSL_CITATION {"citationID":"vWRTZiFL","properties":{"formattedCitation":"[7], [8]","plainCitation":"[7], [8]","noteIndex":0},"citationItems":[{"id":14,"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36,"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EB3A57" w:rsidRPr="00EB3A57">
        <w:t>[7], [8]</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FCE714C" w:rsidR="00293321" w:rsidRDefault="00CB72D6" w:rsidP="00CB72D6">
      <w:pPr>
        <w:pStyle w:val="Heading3"/>
      </w:pPr>
      <w:r>
        <w:rPr>
          <w:rFonts w:hint="eastAsia"/>
        </w:rPr>
        <w:t xml:space="preserve">　</w:t>
      </w:r>
      <w:bookmarkStart w:id="35" w:name="_Toc528105398"/>
      <w:r>
        <w:rPr>
          <w:rFonts w:hint="eastAsia"/>
        </w:rPr>
        <w:t>大肢體角度預測</w:t>
      </w:r>
      <w:bookmarkEnd w:id="35"/>
    </w:p>
    <w:p w14:paraId="52F4688E" w14:textId="55DEFF3C" w:rsidR="00CB72D6" w:rsidRDefault="00293321" w:rsidP="00CB72D6">
      <w:r>
        <w:rPr>
          <w:rFonts w:hint="eastAsia"/>
        </w:rPr>
        <w:t>大肢體角度預測的研究範圍包括手肘彎曲角度</w:t>
      </w:r>
      <w:r>
        <w:fldChar w:fldCharType="begin"/>
      </w:r>
      <w:r w:rsidR="00EB3A57">
        <w:instrText xml:space="preserve"> ADDIN ZOTERO_ITEM CSL_CITATION {"citationID":"ljvgdcF0","properties":{"formattedCitation":"[19]","plainCitation":"[19]","noteIndex":0},"citationItems":[{"id":97,"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EB3A57" w:rsidRPr="00EB3A57">
        <w:t>[19]</w:t>
      </w:r>
      <w:r>
        <w:fldChar w:fldCharType="end"/>
      </w:r>
      <w:r>
        <w:rPr>
          <w:rFonts w:hint="eastAsia"/>
        </w:rPr>
        <w:t>、肩膀旋轉角度</w:t>
      </w:r>
      <w:r>
        <w:fldChar w:fldCharType="begin"/>
      </w:r>
      <w:r w:rsidR="00265B64">
        <w:instrText xml:space="preserve"> ADDIN ZOTERO_ITEM CSL_CITATION {"citationID":"Nz9agumZ","properties":{"formattedCitation":"[9], [20], [21]","plainCitation":"[9], [20], [21]","noteIndex":0},"citationItems":[{"id":2,"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8QaApQis/ZEru2BUk","uris":["http://zotero.org/users/local/l5zLMfmU/items/D6XJ357H"],"uri":["http://zotero.org/users/local/l5zLMfmU/items/D6XJ357H"],"itemData":{"id":92,"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1]]}}},{"id":104,"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schema":"https://github.com/citation-style-language/schema/raw/master/csl-citation.json"} </w:instrText>
      </w:r>
      <w:r>
        <w:fldChar w:fldCharType="separate"/>
      </w:r>
      <w:r w:rsidR="00EB3A57" w:rsidRPr="00EB3A57">
        <w:t>[9], [20], [21]</w:t>
      </w:r>
      <w:r>
        <w:fldChar w:fldCharType="end"/>
      </w:r>
      <w:r>
        <w:rPr>
          <w:rFonts w:hint="eastAsia"/>
        </w:rPr>
        <w:t>以及腿部伸展角度</w:t>
      </w:r>
      <w:r>
        <w:fldChar w:fldCharType="begin"/>
      </w:r>
      <w:r w:rsidR="00EB3A57">
        <w:instrText xml:space="preserve"> ADDIN ZOTERO_ITEM CSL_CITATION {"citationID":"JYP8BmOZ","properties":{"formattedCitation":"[22]","plainCitation":"[22]","noteIndex":0},"citationItems":[{"id":101,"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EB3A57" w:rsidRPr="00EB3A57">
        <w:t>[22]</w:t>
      </w:r>
      <w:r>
        <w:fldChar w:fldCharType="end"/>
      </w:r>
      <w:r>
        <w:rPr>
          <w:rFonts w:hint="eastAsia"/>
        </w:rPr>
        <w:t>的預測。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預測簡單。</w:t>
      </w:r>
    </w:p>
    <w:p w14:paraId="01315534" w14:textId="6D14C828" w:rsidR="001D09A6" w:rsidRDefault="001D09A6" w:rsidP="00CB72D6">
      <w:r w:rsidRPr="001D09A6">
        <w:t>Aung</w:t>
      </w:r>
      <w:r>
        <w:rPr>
          <w:rFonts w:hint="eastAsia"/>
        </w:rPr>
        <w:t>與</w:t>
      </w:r>
      <w:r w:rsidRPr="001D09A6">
        <w:t>Al-Jumai</w:t>
      </w:r>
      <w:r>
        <w:rPr>
          <w:rFonts w:hint="eastAsia"/>
        </w:rPr>
        <w:t>ly</w:t>
      </w:r>
      <w:r w:rsidR="001615D1">
        <w:fldChar w:fldCharType="begin"/>
      </w:r>
      <w:r w:rsidR="001615D1">
        <w:instrText xml:space="preserve"> ADDIN ZOTERO_ITEM CSL_CITATION {"citationID":"YDN1C5QA","properties":{"formattedCitation":"[9]","plainCitation":"[9]","noteIndex":0},"citationItems":[{"id":2,"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1615D1" w:rsidRPr="001615D1">
        <w:t>[9]</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217FBB">
        <w:rPr>
          <w:rFonts w:hint="eastAsia"/>
        </w:rPr>
        <w:t>預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01231C">
        <w:instrText xml:space="preserve"> ADDIN ZOTERO_ITEM CSL_CITATION {"citationID":"DgADqfNg","properties":{"formattedCitation":"[19]","plainCitation":"[19]","noteIndex":0},"citationItems":[{"id":97,"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01231C" w:rsidRPr="0001231C">
        <w:t>[19]</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9761D5">
        <w:rPr>
          <w:rFonts w:hint="eastAsia"/>
        </w:rPr>
        <w:t>預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預測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69A1667C" w:rsidR="004861D0" w:rsidRPr="00655112" w:rsidRDefault="00534E0D" w:rsidP="00CB72D6">
      <w:r>
        <w:rPr>
          <w:rFonts w:hint="eastAsia"/>
        </w:rPr>
        <w:t>有較於</w:t>
      </w:r>
      <w:r w:rsidR="0035785E">
        <w:rPr>
          <w:rFonts w:hint="eastAsia"/>
        </w:rPr>
        <w:t>前兩者</w:t>
      </w:r>
      <w:r w:rsidR="003E1412">
        <w:rPr>
          <w:rFonts w:hint="eastAsia"/>
        </w:rPr>
        <w:t>預測活動時的肢體角度，</w:t>
      </w:r>
      <w:r w:rsidRPr="00534E0D">
        <w:t>Castro</w:t>
      </w:r>
      <w:r>
        <w:rPr>
          <w:rFonts w:hint="eastAsia"/>
        </w:rPr>
        <w:t>等</w:t>
      </w:r>
      <w:r>
        <w:fldChar w:fldCharType="begin"/>
      </w:r>
      <w:r>
        <w:instrText xml:space="preserve"> ADDIN ZOTERO_ITEM CSL_CITATION {"citationID":"elwFivky","properties":{"formattedCitation":"[23]","plainCitation":"[23]","noteIndex":0},"citationItems":[{"id":98,"uris":["http://zotero.org/users/local/l5zLMfmU/items/P3LPCWV2"],"uri":["http://zotero.org/users/local/l5zLMfmU/items/P3LPCWV2"],"itemData":{"id":98,"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Pr="00534E0D">
        <w:t>[23]</w:t>
      </w:r>
      <w:r>
        <w:fldChar w:fldCharType="end"/>
      </w:r>
      <w:r w:rsidR="0035785E">
        <w:rPr>
          <w:rFonts w:hint="eastAsia"/>
        </w:rPr>
        <w:t>試著只用兩通道的</w:t>
      </w:r>
      <w:r w:rsidR="0035785E">
        <w:rPr>
          <w:rFonts w:hint="eastAsia"/>
        </w:rPr>
        <w:t>sEMG</w:t>
      </w:r>
      <w:r w:rsidR="0035785E">
        <w:rPr>
          <w:rFonts w:hint="eastAsia"/>
        </w:rPr>
        <w:t>預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預測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78C4A2FF" w:rsidR="00293321" w:rsidRDefault="00CB72D6" w:rsidP="00CB72D6">
      <w:pPr>
        <w:pStyle w:val="Heading3"/>
      </w:pPr>
      <w:r>
        <w:rPr>
          <w:rFonts w:hint="eastAsia"/>
        </w:rPr>
        <w:lastRenderedPageBreak/>
        <w:t xml:space="preserve">　</w:t>
      </w:r>
      <w:bookmarkStart w:id="36" w:name="_Toc528105399"/>
      <w:r w:rsidR="00C76F05">
        <w:rPr>
          <w:rFonts w:hint="eastAsia"/>
        </w:rPr>
        <w:t>手腕角度預測</w:t>
      </w:r>
      <w:bookmarkEnd w:id="36"/>
    </w:p>
    <w:p w14:paraId="66D9805B" w14:textId="4514620C" w:rsidR="00C76F05" w:rsidRDefault="00301E2D" w:rsidP="0005787C">
      <w:r>
        <w:rPr>
          <w:rFonts w:hint="eastAsia"/>
        </w:rPr>
        <w:t>由於需帶動手腕、手掌和手指的動作，</w:t>
      </w:r>
      <w:r w:rsidR="00974198">
        <w:rPr>
          <w:rFonts w:hint="eastAsia"/>
        </w:rPr>
        <w:t>人類的前臂有</w:t>
      </w:r>
      <w:r>
        <w:rPr>
          <w:rFonts w:hint="eastAsia"/>
        </w:rPr>
        <w:t>大量的肌肉。</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DB283A">
        <w:rPr>
          <w:rFonts w:hint="eastAsia"/>
        </w:rPr>
        <w:t>預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361291" cy="2596699"/>
                    </a:xfrm>
                    <a:prstGeom prst="rect">
                      <a:avLst/>
                    </a:prstGeom>
                  </pic:spPr>
                </pic:pic>
              </a:graphicData>
            </a:graphic>
          </wp:inline>
        </w:drawing>
      </w:r>
    </w:p>
    <w:p w14:paraId="7C2DFAE2" w14:textId="4CA0D832" w:rsidR="00A73073" w:rsidRDefault="00974198" w:rsidP="00A72415">
      <w:pPr>
        <w:pStyle w:val="Caption"/>
      </w:pPr>
      <w:bookmarkStart w:id="37" w:name="_Toc528095170"/>
      <w:bookmarkStart w:id="38" w:name="_Toc528105080"/>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5619F">
        <w:rPr>
          <w:noProof/>
        </w:rPr>
        <w:t>7</w:t>
      </w:r>
      <w:r>
        <w:fldChar w:fldCharType="end"/>
      </w:r>
      <w:r>
        <w:rPr>
          <w:rFonts w:hint="eastAsia"/>
        </w:rPr>
        <w:t xml:space="preserve"> - 人類前臂肌肉</w:t>
      </w:r>
      <w:r w:rsidR="00AC4D20">
        <w:fldChar w:fldCharType="begin"/>
      </w:r>
      <w:r w:rsidR="00AC4D20">
        <w:instrText xml:space="preserve"> ADDIN ZOTERO_ITEM CSL_CITATION {"citationID":"5kB9v5Qm","properties":{"formattedCitation":"[24]","plainCitation":"[24]","noteIndex":0},"citationItems":[{"id":120,"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rsidR="00AC4D20">
        <w:fldChar w:fldCharType="separate"/>
      </w:r>
      <w:r w:rsidR="00AC4D20" w:rsidRPr="00AC4D20">
        <w:t>[24]</w:t>
      </w:r>
      <w:bookmarkEnd w:id="37"/>
      <w:bookmarkEnd w:id="38"/>
      <w:r w:rsidR="00AC4D20">
        <w:fldChar w:fldCharType="end"/>
      </w:r>
    </w:p>
    <w:p w14:paraId="6C3D0514" w14:textId="47D13183" w:rsidR="00D25A3B" w:rsidRDefault="00D25A3B" w:rsidP="00D25A3B">
      <w:pPr>
        <w:ind w:firstLine="0"/>
      </w:pPr>
      <w:r>
        <w:rPr>
          <w:rFonts w:hint="eastAsia"/>
        </w:rPr>
        <w:t>手腕的動作可以分為</w:t>
      </w:r>
      <w:r w:rsidR="006147B6">
        <w:rPr>
          <w:rFonts w:hint="eastAsia"/>
        </w:rPr>
        <w:t>3</w:t>
      </w:r>
      <w:r>
        <w:rPr>
          <w:rFonts w:hint="eastAsia"/>
        </w:rPr>
        <w:t>組</w:t>
      </w:r>
      <w:r w:rsidR="00E164B7">
        <w:rPr>
          <w:rFonts w:hint="eastAsia"/>
        </w:rPr>
        <w:t>：</w:t>
      </w:r>
    </w:p>
    <w:p w14:paraId="4314B226" w14:textId="74B23C35" w:rsidR="007D7E19" w:rsidRDefault="00DD1330" w:rsidP="00DD1330">
      <w:pPr>
        <w:pStyle w:val="ListParagraph"/>
        <w:numPr>
          <w:ilvl w:val="0"/>
          <w:numId w:val="15"/>
        </w:numPr>
      </w:pPr>
      <w:r>
        <w:rPr>
          <w:rFonts w:hint="eastAsia"/>
        </w:rPr>
        <w:t>彎曲（</w:t>
      </w:r>
      <w:r w:rsidR="00115C6B">
        <w:t>Flexion</w:t>
      </w:r>
      <w:r>
        <w:rPr>
          <w:rFonts w:hint="eastAsia"/>
        </w:rPr>
        <w:t>）和伸展（</w:t>
      </w:r>
      <w:r w:rsidR="00115C6B">
        <w:t>Extension</w:t>
      </w:r>
      <w:r>
        <w:rPr>
          <w:rFonts w:hint="eastAsia"/>
        </w:rPr>
        <w:t>）</w:t>
      </w:r>
      <w:r w:rsidR="00F73F3D">
        <w:rPr>
          <w:rFonts w:hint="eastAsia"/>
        </w:rPr>
        <w:t>：手掌面下，上下移動手掌</w:t>
      </w:r>
    </w:p>
    <w:p w14:paraId="60109F22" w14:textId="5721B834" w:rsidR="00DD1330" w:rsidRDefault="00A060FA" w:rsidP="00101A30">
      <w:pPr>
        <w:pStyle w:val="ListParagraph"/>
        <w:numPr>
          <w:ilvl w:val="0"/>
          <w:numId w:val="15"/>
        </w:numPr>
      </w:pPr>
      <w:r w:rsidRPr="00A060FA">
        <w:rPr>
          <w:rFonts w:hint="eastAsia"/>
        </w:rPr>
        <w:t>撓骨側</w:t>
      </w:r>
      <w:r w:rsidR="00475715">
        <w:rPr>
          <w:rFonts w:hint="eastAsia"/>
        </w:rPr>
        <w:t>偏移</w:t>
      </w:r>
      <w:r w:rsidR="00115C6B">
        <w:rPr>
          <w:rFonts w:hint="eastAsia"/>
        </w:rPr>
        <w:t>（</w:t>
      </w:r>
      <w:r w:rsidR="00101A30">
        <w:t>Radial deviation</w:t>
      </w:r>
      <w:r w:rsidR="00115C6B">
        <w:rPr>
          <w:rFonts w:hint="eastAsia"/>
        </w:rPr>
        <w:t>）</w:t>
      </w:r>
      <w:r w:rsidR="00570DA2">
        <w:rPr>
          <w:rFonts w:hint="eastAsia"/>
        </w:rPr>
        <w:t>和</w:t>
      </w:r>
      <w:r w:rsidR="00570DA2" w:rsidRPr="00A060FA">
        <w:rPr>
          <w:rFonts w:hint="eastAsia"/>
        </w:rPr>
        <w:t>尺骨側</w:t>
      </w:r>
      <w:r w:rsidR="00570DA2" w:rsidRPr="00101A30">
        <w:rPr>
          <w:rFonts w:hint="eastAsia"/>
        </w:rPr>
        <w:t>偏移</w:t>
      </w:r>
      <w:r w:rsidR="00570DA2">
        <w:rPr>
          <w:rFonts w:hint="eastAsia"/>
        </w:rPr>
        <w:t>（</w:t>
      </w:r>
      <w:r w:rsidR="00570DA2">
        <w:t xml:space="preserve">Ulnar </w:t>
      </w:r>
      <w:r w:rsidR="00570DA2">
        <w:rPr>
          <w:rFonts w:hint="eastAsia"/>
        </w:rPr>
        <w:t>d</w:t>
      </w:r>
      <w:r w:rsidR="00570DA2" w:rsidRPr="00101A30">
        <w:t>eviation</w:t>
      </w:r>
      <w:r w:rsidR="00570DA2">
        <w:rPr>
          <w:rFonts w:hint="eastAsia"/>
        </w:rPr>
        <w:t>）</w:t>
      </w:r>
      <w:r w:rsidR="00F16951">
        <w:rPr>
          <w:rFonts w:hint="eastAsia"/>
        </w:rPr>
        <w:t>：</w:t>
      </w:r>
      <w:r w:rsidR="00DC785D">
        <w:rPr>
          <w:rFonts w:hint="eastAsia"/>
        </w:rPr>
        <w:t>手掌面下，左右移動手掌</w:t>
      </w:r>
    </w:p>
    <w:p w14:paraId="7B956B45" w14:textId="30C56D30" w:rsidR="005545F4" w:rsidRDefault="005545F4" w:rsidP="005545F4">
      <w:pPr>
        <w:pStyle w:val="ListParagraph"/>
        <w:numPr>
          <w:ilvl w:val="0"/>
          <w:numId w:val="15"/>
        </w:numPr>
      </w:pPr>
      <w:r w:rsidRPr="00115C6B">
        <w:rPr>
          <w:rFonts w:hint="eastAsia"/>
        </w:rPr>
        <w:t>往外反掌</w:t>
      </w:r>
      <w:r>
        <w:rPr>
          <w:rFonts w:hint="eastAsia"/>
        </w:rPr>
        <w:t>（</w:t>
      </w:r>
      <w:r w:rsidRPr="00FE5026">
        <w:t>Supination</w:t>
      </w:r>
      <w:r>
        <w:rPr>
          <w:rFonts w:hint="eastAsia"/>
        </w:rPr>
        <w:t>）和</w:t>
      </w:r>
      <w:r w:rsidRPr="00115C6B">
        <w:rPr>
          <w:rFonts w:hint="eastAsia"/>
        </w:rPr>
        <w:t>往內反掌</w:t>
      </w:r>
      <w:r>
        <w:rPr>
          <w:rFonts w:hint="eastAsia"/>
        </w:rPr>
        <w:t>（</w:t>
      </w:r>
      <w:r w:rsidRPr="00FE5026">
        <w:t>Pronation</w:t>
      </w:r>
      <w:r>
        <w:rPr>
          <w:rFonts w:hint="eastAsia"/>
        </w:rPr>
        <w:t>）：</w:t>
      </w:r>
      <w:r w:rsidR="00DB2D7D">
        <w:rPr>
          <w:rFonts w:hint="eastAsia"/>
        </w:rPr>
        <w:t>手掌面左</w:t>
      </w:r>
      <w:r w:rsidR="00E34F8C">
        <w:rPr>
          <w:rFonts w:hint="eastAsia"/>
        </w:rPr>
        <w:t>，左右旋轉手掌</w:t>
      </w:r>
    </w:p>
    <w:p w14:paraId="66DDA378" w14:textId="77777777" w:rsidR="005545F4" w:rsidRPr="00D25A3B" w:rsidRDefault="005545F4" w:rsidP="00152B6A">
      <w:pPr>
        <w:pStyle w:val="ListParagraph"/>
        <w:ind w:left="1320" w:firstLine="0"/>
      </w:pPr>
    </w:p>
    <w:p w14:paraId="2EABE5A0" w14:textId="77777777" w:rsidR="00DD1330" w:rsidRDefault="004D1E1E" w:rsidP="004D1E1E">
      <w:pPr>
        <w:ind w:firstLine="0"/>
        <w:rPr>
          <w:noProof/>
        </w:rPr>
      </w:pPr>
      <w:r>
        <w:tab/>
      </w:r>
    </w:p>
    <w:p w14:paraId="25FCE236" w14:textId="77777777" w:rsidR="00DD1330" w:rsidRDefault="00DD1330" w:rsidP="00DD1330">
      <w:pPr>
        <w:keepNext/>
        <w:ind w:firstLine="0"/>
      </w:pPr>
      <w:r>
        <w:rPr>
          <w:noProof/>
        </w:rPr>
        <w:drawing>
          <wp:inline distT="0" distB="0" distL="0" distR="0" wp14:anchorId="1BD22B9E" wp14:editId="345F0C7C">
            <wp:extent cx="5270500" cy="1765300"/>
            <wp:effectExtent l="0" t="0" r="6350" b="6350"/>
            <wp:docPr id="8" name="Picture 8" descr="The three wrist movements to know: extension /flexion, ulnar/radial deviation and supination/pronation. SUBMITTED PHO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three wrist movements to know: extension /flexion, ulnar/radial deviation and supination/pronation. SUBMITTED PHOTOS"/>
                    <pic:cNvPicPr>
                      <a:picLocks noChangeAspect="1" noChangeArrowheads="1"/>
                    </pic:cNvPicPr>
                  </pic:nvPicPr>
                  <pic:blipFill rotWithShape="1">
                    <a:blip r:embed="rId17">
                      <a:extLst>
                        <a:ext uri="{28A0092B-C50C-407E-A947-70E740481C1C}">
                          <a14:useLocalDpi xmlns:a14="http://schemas.microsoft.com/office/drawing/2010/main" val="0"/>
                        </a:ext>
                      </a:extLst>
                    </a:blip>
                    <a:srcRect t="18312" b="14699"/>
                    <a:stretch/>
                  </pic:blipFill>
                  <pic:spPr bwMode="auto">
                    <a:xfrm>
                      <a:off x="0" y="0"/>
                      <a:ext cx="5270500" cy="1765300"/>
                    </a:xfrm>
                    <a:prstGeom prst="rect">
                      <a:avLst/>
                    </a:prstGeom>
                    <a:noFill/>
                    <a:ln>
                      <a:noFill/>
                    </a:ln>
                    <a:extLst>
                      <a:ext uri="{53640926-AAD7-44D8-BBD7-CCE9431645EC}">
                        <a14:shadowObscured xmlns:a14="http://schemas.microsoft.com/office/drawing/2010/main"/>
                      </a:ext>
                    </a:extLst>
                  </pic:spPr>
                </pic:pic>
              </a:graphicData>
            </a:graphic>
          </wp:inline>
        </w:drawing>
      </w:r>
    </w:p>
    <w:p w14:paraId="4E348AB5" w14:textId="3AA9B55D" w:rsidR="00D25A3B" w:rsidRDefault="00DD1330" w:rsidP="00A72415">
      <w:pPr>
        <w:pStyle w:val="Caption"/>
      </w:pPr>
      <w:bookmarkStart w:id="39" w:name="_Toc528095171"/>
      <w:bookmarkStart w:id="40" w:name="_Toc528105081"/>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5619F">
        <w:rPr>
          <w:noProof/>
        </w:rPr>
        <w:t>8</w:t>
      </w:r>
      <w:r>
        <w:fldChar w:fldCharType="end"/>
      </w:r>
      <w:r>
        <w:rPr>
          <w:rFonts w:hint="eastAsia"/>
        </w:rPr>
        <w:t xml:space="preserve"> </w:t>
      </w:r>
      <w:r>
        <w:t>–</w:t>
      </w:r>
      <w:r>
        <w:rPr>
          <w:rFonts w:hint="eastAsia"/>
        </w:rPr>
        <w:t xml:space="preserve"> 手腕動作</w:t>
      </w:r>
      <w:bookmarkEnd w:id="39"/>
      <w:bookmarkEnd w:id="40"/>
    </w:p>
    <w:p w14:paraId="364BDC24" w14:textId="09783FA2" w:rsidR="0075122E" w:rsidRDefault="0075122E" w:rsidP="004D1E1E">
      <w:pPr>
        <w:ind w:firstLine="0"/>
      </w:pPr>
      <w:r>
        <w:lastRenderedPageBreak/>
        <w:tab/>
      </w:r>
      <w:r>
        <w:rPr>
          <w:rFonts w:hint="eastAsia"/>
        </w:rPr>
        <w:t>在</w:t>
      </w:r>
      <w:r w:rsidR="003B76B1">
        <w:rPr>
          <w:rFonts w:hint="eastAsia"/>
        </w:rPr>
        <w:t>手腕角度預測的</w:t>
      </w:r>
      <w:r>
        <w:rPr>
          <w:rFonts w:hint="eastAsia"/>
        </w:rPr>
        <w:t>研究中，</w:t>
      </w:r>
      <w:r w:rsidR="006D3993">
        <w:rPr>
          <w:rFonts w:hint="eastAsia"/>
        </w:rPr>
        <w:t>手腕的</w:t>
      </w:r>
      <w:r w:rsidR="006D3993" w:rsidRPr="00F44A86">
        <w:rPr>
          <w:rFonts w:hint="eastAsia"/>
        </w:rPr>
        <w:t>彎曲和伸展</w:t>
      </w:r>
      <w:r w:rsidR="006D3993">
        <w:rPr>
          <w:rFonts w:hint="eastAsia"/>
        </w:rPr>
        <w:t>是</w:t>
      </w:r>
      <w:r w:rsidR="00745035">
        <w:rPr>
          <w:rFonts w:hint="eastAsia"/>
        </w:rPr>
        <w:t>必定探討的動作</w:t>
      </w:r>
      <w:r w:rsidR="00745035">
        <w:fldChar w:fldCharType="begin"/>
      </w:r>
      <w:r w:rsidR="00AC4D20">
        <w:instrText xml:space="preserve"> ADDIN ZOTERO_ITEM CSL_CITATION {"citationID":"9Mo53aGu","properties":{"formattedCitation":"[10], [11], [15], [21], [25]\\uc0\\u8211{}[29]","plainCitation":"[10], [11], [15], [21], [25]–[29]","noteIndex":0},"citationItems":[{"id":49,"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72,"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71,"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104,"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70,"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66,"uris":["http://zotero.org/users/local/l5zLMfmU/items/UBJP24T9"],"uri":["http://zotero.org/users/local/l5zLMfmU/items/UBJP24T9"],"itemData":{"id":66,"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73,"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90,"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83,"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45035">
        <w:fldChar w:fldCharType="separate"/>
      </w:r>
      <w:r w:rsidR="00AC4D20" w:rsidRPr="00AC4D20">
        <w:t>[10], [11], [15], [21], [25]–[29]</w:t>
      </w:r>
      <w:r w:rsidR="00745035">
        <w:fldChar w:fldCharType="end"/>
      </w:r>
      <w:r w:rsidR="000857C8">
        <w:rPr>
          <w:rFonts w:hint="eastAsia"/>
        </w:rPr>
        <w:t>；次之是</w:t>
      </w:r>
      <w:r w:rsidR="000857C8" w:rsidRPr="00F44A86">
        <w:rPr>
          <w:rFonts w:hint="eastAsia"/>
        </w:rPr>
        <w:t>尺骨側偏移和撓骨側偏移</w:t>
      </w:r>
      <w:r w:rsidR="00804C76">
        <w:fldChar w:fldCharType="begin"/>
      </w:r>
      <w:r w:rsidR="00AC4D20">
        <w:instrText xml:space="preserve"> ADDIN ZOTERO_ITEM CSL_CITATION {"citationID":"z20nEcRW","properties":{"formattedCitation":"[10], [15], [25], [27], [28], [30]","plainCitation":"[10], [15], [25], [27], [28], [30]","noteIndex":0},"citationItems":[{"id":49,"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71,"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70,"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73,"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90,"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67,"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804C76">
        <w:fldChar w:fldCharType="separate"/>
      </w:r>
      <w:r w:rsidR="00AC4D20" w:rsidRPr="00AC4D20">
        <w:t>[10], [15], [25], [27], [28], [30]</w:t>
      </w:r>
      <w:r w:rsidR="00804C76">
        <w:fldChar w:fldCharType="end"/>
      </w:r>
      <w:r w:rsidR="00804C76">
        <w:rPr>
          <w:rFonts w:hint="eastAsia"/>
        </w:rPr>
        <w:t>；最後則是</w:t>
      </w:r>
      <w:r w:rsidR="00804C76" w:rsidRPr="00F44A86">
        <w:rPr>
          <w:rFonts w:hint="eastAsia"/>
        </w:rPr>
        <w:t>往外反掌和往內反掌</w:t>
      </w:r>
      <w:r w:rsidR="003D2D41">
        <w:fldChar w:fldCharType="begin"/>
      </w:r>
      <w:r w:rsidR="00AC4D20">
        <w:instrText xml:space="preserve"> ADDIN ZOTERO_ITEM CSL_CITATION {"citationID":"IvEAs5IG","properties":{"formattedCitation":"[11], [25], [29], [30]","plainCitation":"[11], [25], [29], [30]","noteIndex":0},"citationItems":[{"id":72,"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70,"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83,"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67,"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D2D41">
        <w:fldChar w:fldCharType="separate"/>
      </w:r>
      <w:r w:rsidR="00AC4D20" w:rsidRPr="00AC4D20">
        <w:t>[11], [25], [29], [30]</w:t>
      </w:r>
      <w:r w:rsidR="003D2D41">
        <w:fldChar w:fldCharType="end"/>
      </w:r>
      <w:r w:rsidR="003D2D41">
        <w:rPr>
          <w:rFonts w:hint="eastAsia"/>
        </w:rPr>
        <w:t>。</w:t>
      </w:r>
      <w:r w:rsidR="0041207F">
        <w:rPr>
          <w:rFonts w:hint="eastAsia"/>
        </w:rPr>
        <w:t>研究中，預測</w:t>
      </w:r>
      <w:r w:rsidR="00352273">
        <w:rPr>
          <w:rFonts w:hint="eastAsia"/>
        </w:rPr>
        <w:t>準確率</w:t>
      </w:r>
      <w:r w:rsidR="00086B2B">
        <w:rPr>
          <w:rFonts w:hint="eastAsia"/>
        </w:rPr>
        <w:t>依此</w:t>
      </w:r>
      <w:r w:rsidR="00464392">
        <w:rPr>
          <w:rFonts w:hint="eastAsia"/>
        </w:rPr>
        <w:t>順序</w:t>
      </w:r>
      <w:r w:rsidR="00086B2B">
        <w:rPr>
          <w:rFonts w:hint="eastAsia"/>
        </w:rPr>
        <w:t>降低</w:t>
      </w:r>
      <w:r w:rsidR="00E856D8">
        <w:rPr>
          <w:rFonts w:hint="eastAsia"/>
        </w:rPr>
        <w:t>，</w:t>
      </w:r>
      <w:r w:rsidR="0041207F">
        <w:rPr>
          <w:rFonts w:hint="eastAsia"/>
        </w:rPr>
        <w:t>而</w:t>
      </w:r>
      <w:r w:rsidR="00A80A6A">
        <w:rPr>
          <w:rFonts w:hint="eastAsia"/>
        </w:rPr>
        <w:t>原</w:t>
      </w:r>
      <w:r w:rsidR="0012044C">
        <w:rPr>
          <w:rFonts w:hint="eastAsia"/>
        </w:rPr>
        <w:t>因</w:t>
      </w:r>
      <w:r w:rsidR="00CC3707">
        <w:rPr>
          <w:rFonts w:hint="eastAsia"/>
        </w:rPr>
        <w:t>我們可以從</w:t>
      </w:r>
      <w:r w:rsidR="00A25121">
        <w:rPr>
          <w:rFonts w:hint="eastAsia"/>
        </w:rPr>
        <w:t>三者所使用的肌肉分布看出：</w:t>
      </w:r>
    </w:p>
    <w:p w14:paraId="1745B59B" w14:textId="1AD4BC45" w:rsidR="00315302" w:rsidRDefault="00315302" w:rsidP="00315302">
      <w:pPr>
        <w:pStyle w:val="ListParagraph"/>
        <w:numPr>
          <w:ilvl w:val="0"/>
          <w:numId w:val="16"/>
        </w:numPr>
      </w:pPr>
      <w:r>
        <w:rPr>
          <w:rFonts w:hint="eastAsia"/>
        </w:rPr>
        <w:t>彎曲和伸展：</w:t>
      </w:r>
    </w:p>
    <w:p w14:paraId="6FD2B1D4" w14:textId="5AF58E24" w:rsidR="00315302" w:rsidRDefault="00B427BE" w:rsidP="00315302">
      <w:pPr>
        <w:pStyle w:val="ListParagraph"/>
        <w:numPr>
          <w:ilvl w:val="1"/>
          <w:numId w:val="16"/>
        </w:numPr>
      </w:pPr>
      <w:r>
        <w:rPr>
          <w:rFonts w:hint="eastAsia"/>
        </w:rPr>
        <w:t>彎曲</w:t>
      </w:r>
    </w:p>
    <w:p w14:paraId="4251CA2D" w14:textId="6618A38E" w:rsidR="00F06D47" w:rsidRDefault="003B04F1" w:rsidP="003B04F1">
      <w:pPr>
        <w:pStyle w:val="ListParagraph"/>
        <w:numPr>
          <w:ilvl w:val="2"/>
          <w:numId w:val="16"/>
        </w:numPr>
      </w:pPr>
      <w:r w:rsidRPr="003B04F1">
        <w:t>Flexor Carpi Radialis</w:t>
      </w:r>
    </w:p>
    <w:p w14:paraId="5A47641D" w14:textId="3A538EFC" w:rsidR="003B04F1" w:rsidRDefault="003B04F1" w:rsidP="003B04F1">
      <w:pPr>
        <w:pStyle w:val="ListParagraph"/>
        <w:numPr>
          <w:ilvl w:val="2"/>
          <w:numId w:val="16"/>
        </w:numPr>
      </w:pPr>
      <w:r w:rsidRPr="003B04F1">
        <w:t>Flexor Carpi Ulnaris</w:t>
      </w:r>
    </w:p>
    <w:p w14:paraId="32A1212E" w14:textId="32D5503C" w:rsidR="003B04F1" w:rsidRDefault="00332DDC" w:rsidP="003B04F1">
      <w:pPr>
        <w:pStyle w:val="ListParagraph"/>
        <w:numPr>
          <w:ilvl w:val="2"/>
          <w:numId w:val="16"/>
        </w:numPr>
      </w:pPr>
      <w:r>
        <w:t>Flexor Digitorum</w:t>
      </w:r>
    </w:p>
    <w:p w14:paraId="0AA79836" w14:textId="49D07D47" w:rsidR="003B04F1" w:rsidRDefault="003B04F1" w:rsidP="003B04F1">
      <w:pPr>
        <w:pStyle w:val="ListParagraph"/>
        <w:numPr>
          <w:ilvl w:val="2"/>
          <w:numId w:val="16"/>
        </w:numPr>
      </w:pPr>
      <w:r w:rsidRPr="003B04F1">
        <w:t>Flexor Pollicis Longus</w:t>
      </w:r>
    </w:p>
    <w:p w14:paraId="1958B131" w14:textId="728FE183" w:rsidR="00673A3A" w:rsidRDefault="00B913EE" w:rsidP="00673A3A">
      <w:pPr>
        <w:pStyle w:val="ListParagraph"/>
        <w:numPr>
          <w:ilvl w:val="1"/>
          <w:numId w:val="16"/>
        </w:numPr>
      </w:pPr>
      <w:r>
        <w:rPr>
          <w:rFonts w:hint="eastAsia"/>
        </w:rPr>
        <w:t>伸展</w:t>
      </w:r>
    </w:p>
    <w:p w14:paraId="134543B3" w14:textId="77777777" w:rsidR="00332DDC" w:rsidRDefault="00332DDC" w:rsidP="00332DDC">
      <w:pPr>
        <w:pStyle w:val="ListParagraph"/>
        <w:numPr>
          <w:ilvl w:val="2"/>
          <w:numId w:val="16"/>
        </w:numPr>
      </w:pPr>
      <w:r>
        <w:t>Extensor Carpi Radialis</w:t>
      </w:r>
    </w:p>
    <w:p w14:paraId="3A320B05" w14:textId="1A26F089" w:rsidR="00332DDC" w:rsidRDefault="00332DDC" w:rsidP="00344023">
      <w:pPr>
        <w:pStyle w:val="ListParagraph"/>
        <w:numPr>
          <w:ilvl w:val="2"/>
          <w:numId w:val="16"/>
        </w:numPr>
      </w:pPr>
      <w:r>
        <w:t>Extensor Carpi Ulnaris</w:t>
      </w:r>
    </w:p>
    <w:p w14:paraId="6B67E1B3" w14:textId="50BB3D78" w:rsidR="00750201" w:rsidRDefault="00750201" w:rsidP="00750201">
      <w:pPr>
        <w:pStyle w:val="ListParagraph"/>
        <w:numPr>
          <w:ilvl w:val="2"/>
          <w:numId w:val="16"/>
        </w:numPr>
      </w:pPr>
      <w:r>
        <w:t>Extensor Digitorum</w:t>
      </w:r>
    </w:p>
    <w:p w14:paraId="11F63F55" w14:textId="77777777" w:rsidR="00750201" w:rsidRDefault="00750201" w:rsidP="00750201">
      <w:pPr>
        <w:pStyle w:val="ListParagraph"/>
        <w:numPr>
          <w:ilvl w:val="2"/>
          <w:numId w:val="16"/>
        </w:numPr>
      </w:pPr>
      <w:r>
        <w:t>Extensor Pollicis Longus</w:t>
      </w:r>
    </w:p>
    <w:p w14:paraId="6854C0C4" w14:textId="283CE53D" w:rsidR="00315302" w:rsidRDefault="00315302" w:rsidP="00750201">
      <w:pPr>
        <w:pStyle w:val="ListParagraph"/>
        <w:numPr>
          <w:ilvl w:val="0"/>
          <w:numId w:val="16"/>
        </w:numPr>
      </w:pPr>
      <w:r w:rsidRPr="00A060FA">
        <w:rPr>
          <w:rFonts w:hint="eastAsia"/>
        </w:rPr>
        <w:t>撓骨側</w:t>
      </w:r>
      <w:r>
        <w:rPr>
          <w:rFonts w:hint="eastAsia"/>
        </w:rPr>
        <w:t>偏移</w:t>
      </w:r>
      <w:r w:rsidR="00F828A5">
        <w:rPr>
          <w:rFonts w:hint="eastAsia"/>
        </w:rPr>
        <w:t>和</w:t>
      </w:r>
      <w:r w:rsidR="00F828A5" w:rsidRPr="00A060FA">
        <w:rPr>
          <w:rFonts w:hint="eastAsia"/>
        </w:rPr>
        <w:t>尺骨側</w:t>
      </w:r>
      <w:r w:rsidR="00F828A5" w:rsidRPr="00101A30">
        <w:rPr>
          <w:rFonts w:hint="eastAsia"/>
        </w:rPr>
        <w:t>偏移</w:t>
      </w:r>
    </w:p>
    <w:p w14:paraId="43332FC0" w14:textId="719506FA" w:rsidR="00F828A5" w:rsidRDefault="00F01E15" w:rsidP="00F828A5">
      <w:pPr>
        <w:pStyle w:val="ListParagraph"/>
        <w:numPr>
          <w:ilvl w:val="1"/>
          <w:numId w:val="16"/>
        </w:numPr>
      </w:pPr>
      <w:r w:rsidRPr="00A060FA">
        <w:rPr>
          <w:rFonts w:hint="eastAsia"/>
        </w:rPr>
        <w:t>撓骨側</w:t>
      </w:r>
      <w:r>
        <w:rPr>
          <w:rFonts w:hint="eastAsia"/>
        </w:rPr>
        <w:t>偏移</w:t>
      </w:r>
    </w:p>
    <w:p w14:paraId="46128EC1" w14:textId="77777777" w:rsidR="007379B8" w:rsidRDefault="007379B8" w:rsidP="007379B8">
      <w:pPr>
        <w:pStyle w:val="ListParagraph"/>
        <w:numPr>
          <w:ilvl w:val="2"/>
          <w:numId w:val="16"/>
        </w:numPr>
      </w:pPr>
      <w:r w:rsidRPr="003B04F1">
        <w:t>Flexor Carpi Radialis</w:t>
      </w:r>
    </w:p>
    <w:p w14:paraId="7D398A0C" w14:textId="41ABA5B8" w:rsidR="00F01E15" w:rsidRDefault="007379B8" w:rsidP="00511A9B">
      <w:pPr>
        <w:pStyle w:val="ListParagraph"/>
        <w:numPr>
          <w:ilvl w:val="2"/>
          <w:numId w:val="16"/>
        </w:numPr>
      </w:pPr>
      <w:r>
        <w:t>Extensor Carpi Radialis</w:t>
      </w:r>
    </w:p>
    <w:p w14:paraId="444FA752" w14:textId="17873849" w:rsidR="00A22B3E" w:rsidRDefault="00570DA2" w:rsidP="00A22B3E">
      <w:pPr>
        <w:pStyle w:val="ListParagraph"/>
        <w:numPr>
          <w:ilvl w:val="1"/>
          <w:numId w:val="16"/>
        </w:numPr>
      </w:pPr>
      <w:r w:rsidRPr="00A060FA">
        <w:rPr>
          <w:rFonts w:hint="eastAsia"/>
        </w:rPr>
        <w:t>尺骨側</w:t>
      </w:r>
      <w:r w:rsidRPr="00101A30">
        <w:rPr>
          <w:rFonts w:hint="eastAsia"/>
        </w:rPr>
        <w:t>偏移</w:t>
      </w:r>
    </w:p>
    <w:p w14:paraId="76ABE052" w14:textId="77777777" w:rsidR="00F804AF" w:rsidRDefault="00F804AF" w:rsidP="00F804AF">
      <w:pPr>
        <w:pStyle w:val="ListParagraph"/>
        <w:numPr>
          <w:ilvl w:val="2"/>
          <w:numId w:val="16"/>
        </w:numPr>
      </w:pPr>
      <w:r w:rsidRPr="003B04F1">
        <w:t>Flexor Carpi Ulnaris</w:t>
      </w:r>
    </w:p>
    <w:p w14:paraId="3987079C" w14:textId="78959C35" w:rsidR="00570DA2" w:rsidRDefault="008E41CD" w:rsidP="001776B6">
      <w:pPr>
        <w:pStyle w:val="ListParagraph"/>
        <w:numPr>
          <w:ilvl w:val="2"/>
          <w:numId w:val="16"/>
        </w:numPr>
      </w:pPr>
      <w:r>
        <w:t>Extensor Carpi Ulnaris</w:t>
      </w:r>
    </w:p>
    <w:p w14:paraId="167407A8" w14:textId="00CCD941" w:rsidR="00315302" w:rsidRDefault="00315302" w:rsidP="00315302">
      <w:pPr>
        <w:pStyle w:val="ListParagraph"/>
        <w:numPr>
          <w:ilvl w:val="0"/>
          <w:numId w:val="16"/>
        </w:numPr>
      </w:pPr>
      <w:r w:rsidRPr="00115C6B">
        <w:rPr>
          <w:rFonts w:hint="eastAsia"/>
        </w:rPr>
        <w:t>往外反掌</w:t>
      </w:r>
      <w:r>
        <w:rPr>
          <w:rFonts w:hint="eastAsia"/>
        </w:rPr>
        <w:t>和</w:t>
      </w:r>
      <w:r w:rsidRPr="00115C6B">
        <w:rPr>
          <w:rFonts w:hint="eastAsia"/>
        </w:rPr>
        <w:t>往內反掌</w:t>
      </w:r>
    </w:p>
    <w:p w14:paraId="323CAADD" w14:textId="1F383417" w:rsidR="00153F9C" w:rsidRDefault="00153F9C" w:rsidP="00153F9C">
      <w:pPr>
        <w:pStyle w:val="ListParagraph"/>
        <w:numPr>
          <w:ilvl w:val="1"/>
          <w:numId w:val="16"/>
        </w:numPr>
      </w:pPr>
      <w:r w:rsidRPr="00115C6B">
        <w:rPr>
          <w:rFonts w:hint="eastAsia"/>
        </w:rPr>
        <w:t>往外反掌</w:t>
      </w:r>
    </w:p>
    <w:p w14:paraId="1F28F7EF" w14:textId="11C0046E" w:rsidR="00153F9C" w:rsidRDefault="00153F9C" w:rsidP="00153F9C">
      <w:pPr>
        <w:pStyle w:val="ListParagraph"/>
        <w:numPr>
          <w:ilvl w:val="2"/>
          <w:numId w:val="16"/>
        </w:numPr>
      </w:pPr>
      <w:r w:rsidRPr="00153F9C">
        <w:t>Supinator Muscle</w:t>
      </w:r>
    </w:p>
    <w:p w14:paraId="0E769CD9" w14:textId="1AC32A77" w:rsidR="00153F9C" w:rsidRPr="00153F9C" w:rsidRDefault="00153F9C" w:rsidP="00153F9C">
      <w:pPr>
        <w:pStyle w:val="ListParagraph"/>
        <w:numPr>
          <w:ilvl w:val="2"/>
          <w:numId w:val="16"/>
        </w:numPr>
      </w:pPr>
      <w:r w:rsidRPr="00153F9C">
        <w:t>Biceps Brachii</w:t>
      </w:r>
    </w:p>
    <w:p w14:paraId="4DEABC73" w14:textId="01DADB79" w:rsidR="00153F9C" w:rsidRDefault="00153F9C" w:rsidP="00153F9C">
      <w:pPr>
        <w:pStyle w:val="ListParagraph"/>
        <w:numPr>
          <w:ilvl w:val="1"/>
          <w:numId w:val="16"/>
        </w:numPr>
      </w:pPr>
      <w:r w:rsidRPr="00115C6B">
        <w:rPr>
          <w:rFonts w:hint="eastAsia"/>
        </w:rPr>
        <w:t>往內反掌</w:t>
      </w:r>
    </w:p>
    <w:p w14:paraId="239EB8EE" w14:textId="5E2632E9" w:rsidR="00153F9C" w:rsidRDefault="00153F9C" w:rsidP="00153F9C">
      <w:pPr>
        <w:pStyle w:val="ListParagraph"/>
        <w:numPr>
          <w:ilvl w:val="2"/>
          <w:numId w:val="16"/>
        </w:numPr>
      </w:pPr>
      <w:r w:rsidRPr="00153F9C">
        <w:t>Pronator Teres</w:t>
      </w:r>
    </w:p>
    <w:p w14:paraId="14971EC6" w14:textId="77777777" w:rsidR="00DE7140" w:rsidRDefault="00153F9C" w:rsidP="00DE7140">
      <w:pPr>
        <w:pStyle w:val="ListParagraph"/>
        <w:numPr>
          <w:ilvl w:val="2"/>
          <w:numId w:val="16"/>
        </w:numPr>
      </w:pPr>
      <w:r w:rsidRPr="00153F9C">
        <w:t>Pronator Quadratus</w:t>
      </w:r>
    </w:p>
    <w:p w14:paraId="6E8B82D6" w14:textId="77777777" w:rsidR="00785805" w:rsidRDefault="00785805">
      <w:pPr>
        <w:wordWrap/>
        <w:snapToGrid/>
        <w:spacing w:line="240" w:lineRule="auto"/>
        <w:ind w:firstLine="0"/>
      </w:pPr>
      <w:r>
        <w:br w:type="page"/>
      </w:r>
    </w:p>
    <w:p w14:paraId="5479577C" w14:textId="48D41CA9" w:rsidR="00994A7A" w:rsidRDefault="00AC4D20" w:rsidP="004F73BC">
      <w:r w:rsidRPr="00703453">
        <w:rPr>
          <w:rFonts w:hint="eastAsia"/>
        </w:rPr>
        <w:lastRenderedPageBreak/>
        <w:t>彎曲和伸展</w:t>
      </w:r>
      <w:r>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621D42">
        <w:instrText xml:space="preserve"> ADDIN ZOTERO_ITEM CSL_CITATION {"citationID":"oVXmKeJv","properties":{"formattedCitation":"[31]","plainCitation":"[31]","noteIndex":0},"citationItems":[{"id":122,"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621D42" w:rsidRPr="00621D42">
        <w:t>[31]</w:t>
      </w:r>
      <w:r w:rsidR="00621D42">
        <w:fldChar w:fldCharType="end"/>
      </w:r>
      <w:r w:rsidR="00650E32">
        <w:rPr>
          <w:rFonts w:hint="eastAsia"/>
        </w:rPr>
        <w:t>。這使得</w:t>
      </w:r>
      <w:r w:rsidR="00650E32">
        <w:rPr>
          <w:rFonts w:hint="eastAsia"/>
        </w:rPr>
        <w:t>sEMG</w:t>
      </w:r>
      <w:r w:rsidR="00650E32">
        <w:rPr>
          <w:rFonts w:hint="eastAsia"/>
        </w:rPr>
        <w:t>容易，訊號</w:t>
      </w:r>
      <w:r w:rsidR="005B7438">
        <w:rPr>
          <w:rFonts w:hint="eastAsia"/>
        </w:rPr>
        <w:t>分析</w:t>
      </w:r>
      <w:r w:rsidR="00650E32">
        <w:rPr>
          <w:rFonts w:hint="eastAsia"/>
        </w:rPr>
        <w:t>也較簡單</w:t>
      </w:r>
      <w:r w:rsidR="00650E32">
        <w:fldChar w:fldCharType="begin"/>
      </w:r>
      <w:r w:rsidR="00650E32">
        <w:instrText xml:space="preserve"> ADDIN ZOTERO_ITEM CSL_CITATION {"citationID":"vQMoJzaD","properties":{"formattedCitation":"[25]","plainCitation":"[25]","noteIndex":0},"citationItems":[{"id":70,"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650E32" w:rsidRPr="00650E32">
        <w:t>[25]</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69774E">
        <w:instrText xml:space="preserve"> ADDIN ZOTERO_ITEM CSL_CITATION {"citationID":"reKCpdLx","properties":{"formattedCitation":"[31]","plainCitation":"[31]","noteIndex":0},"citationItems":[{"id":122,"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69774E" w:rsidRPr="0069774E">
        <w:t>[31]</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240CFD01" w:rsidR="002B5477" w:rsidRDefault="004104BE" w:rsidP="004F73BC">
      <w:r>
        <w:rPr>
          <w:rFonts w:hint="eastAsia"/>
        </w:rPr>
        <w:t>儘管如此，由於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755C18">
        <w:instrText xml:space="preserve"> ADDIN ZOTERO_ITEM CSL_CITATION {"citationID":"h5rFT96I","properties":{"formattedCitation":"[11], [30]","plainCitation":"[11], [30]","noteIndex":0},"citationItems":[{"id":72,"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67,"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755C18" w:rsidRPr="00755C18">
        <w:t>[11], [30]</w:t>
      </w:r>
      <w:r w:rsidR="00755C18">
        <w:fldChar w:fldCharType="end"/>
      </w:r>
      <w:r w:rsidR="00FF7BB0">
        <w:rPr>
          <w:rFonts w:hint="eastAsia"/>
        </w:rPr>
        <w:t>。</w:t>
      </w:r>
    </w:p>
    <w:p w14:paraId="4B6F7AE5" w14:textId="77777777" w:rsidR="009D288C" w:rsidRDefault="009D288C" w:rsidP="009D288C">
      <w:pPr>
        <w:keepNext/>
      </w:pPr>
      <w:r>
        <w:rPr>
          <w:rFonts w:hint="eastAsia"/>
          <w:noProof/>
        </w:rPr>
        <w:drawing>
          <wp:inline distT="0" distB="0" distL="0" distR="0" wp14:anchorId="608B1423" wp14:editId="06F39D3D">
            <wp:extent cx="5283200" cy="36131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83200" cy="3613150"/>
                    </a:xfrm>
                    <a:prstGeom prst="rect">
                      <a:avLst/>
                    </a:prstGeom>
                    <a:noFill/>
                    <a:ln>
                      <a:noFill/>
                    </a:ln>
                  </pic:spPr>
                </pic:pic>
              </a:graphicData>
            </a:graphic>
          </wp:inline>
        </w:drawing>
      </w:r>
    </w:p>
    <w:p w14:paraId="7BAC4CAF" w14:textId="0FD245C3" w:rsidR="0075122E" w:rsidRDefault="009D288C" w:rsidP="00A72415">
      <w:pPr>
        <w:pStyle w:val="Caption"/>
      </w:pPr>
      <w:bookmarkStart w:id="41" w:name="_Toc528095172"/>
      <w:bookmarkStart w:id="42" w:name="_Toc528105082"/>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5619F">
        <w:rPr>
          <w:noProof/>
        </w:rPr>
        <w:t>9</w:t>
      </w:r>
      <w:r>
        <w:fldChar w:fldCharType="end"/>
      </w:r>
      <w:r>
        <w:rPr>
          <w:rFonts w:hint="eastAsia"/>
        </w:rPr>
        <w:t xml:space="preserve"> </w:t>
      </w:r>
      <w:r>
        <w:t>–</w:t>
      </w:r>
      <w:r>
        <w:rPr>
          <w:rFonts w:hint="eastAsia"/>
        </w:rPr>
        <w:t xml:space="preserve"> 手腕動作肌肉</w:t>
      </w:r>
      <w:r>
        <w:fldChar w:fldCharType="begin"/>
      </w:r>
      <w:r>
        <w:instrText xml:space="preserve"> ADDIN ZOTERO_ITEM CSL_CITATION {"citationID":"zTaA3TBs","properties":{"formattedCitation":"[24]","plainCitation":"[24]","noteIndex":0},"citationItems":[{"id":120,"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fldChar w:fldCharType="separate"/>
      </w:r>
      <w:r w:rsidRPr="009D288C">
        <w:t>[24]</w:t>
      </w:r>
      <w:bookmarkEnd w:id="41"/>
      <w:bookmarkEnd w:id="42"/>
      <w:r>
        <w:fldChar w:fldCharType="end"/>
      </w:r>
    </w:p>
    <w:p w14:paraId="4EF5B1C8" w14:textId="7C8EE6E7"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預測</w:t>
      </w:r>
      <w:r w:rsidR="005F71CD">
        <w:rPr>
          <w:rFonts w:hint="eastAsia"/>
        </w:rPr>
        <w:t>中最</w:t>
      </w:r>
      <w:r w:rsidR="00F44157">
        <w:rPr>
          <w:rFonts w:hint="eastAsia"/>
        </w:rPr>
        <w:t>易與</w:t>
      </w:r>
      <w:r w:rsidR="005F71CD">
        <w:rPr>
          <w:rFonts w:hint="eastAsia"/>
        </w:rPr>
        <w:t>最難</w:t>
      </w:r>
      <w:r w:rsidR="004B747D">
        <w:rPr>
          <w:rFonts w:hint="eastAsia"/>
        </w:rPr>
        <w:t>預測</w:t>
      </w:r>
      <w:r w:rsidR="00F44157">
        <w:rPr>
          <w:rFonts w:hint="eastAsia"/>
        </w:rPr>
        <w:t>的兩種動作。</w:t>
      </w:r>
    </w:p>
    <w:p w14:paraId="7D715023" w14:textId="77777777" w:rsidR="00A151D6" w:rsidRDefault="00D25A3B" w:rsidP="006447CD">
      <w:r w:rsidRPr="00D25A3B">
        <w:t>Nielsen</w:t>
      </w:r>
      <w:r>
        <w:rPr>
          <w:rFonts w:hint="eastAsia"/>
        </w:rPr>
        <w:t>等</w:t>
      </w:r>
      <w:r>
        <w:fldChar w:fldCharType="begin"/>
      </w:r>
      <w:r>
        <w:instrText xml:space="preserve"> ADDIN ZOTERO_ITEM CSL_CITATION {"citationID":"h94e7cXe","properties":{"formattedCitation":"[10]","plainCitation":"[10]","noteIndex":0},"citationItems":[{"id":49,"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Pr="00D25A3B">
        <w:t>[10]</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預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並預測</w:t>
      </w:r>
      <w:r w:rsidR="00687F09" w:rsidRPr="00687F09">
        <w:rPr>
          <w:rFonts w:hint="eastAsia"/>
        </w:rPr>
        <w:t>多層感知器</w:t>
      </w:r>
      <w:r w:rsidR="00687F09">
        <w:rPr>
          <w:rFonts w:hint="eastAsia"/>
        </w:rPr>
        <w:t>（</w:t>
      </w:r>
      <w:r w:rsidR="00687F09">
        <w:t>Multilayer perceptron</w:t>
      </w:r>
      <w:r w:rsidR="00687F09">
        <w:rPr>
          <w:rFonts w:hint="eastAsia"/>
        </w:rPr>
        <w:t>，</w:t>
      </w:r>
      <w:r w:rsidR="00687F09">
        <w:rPr>
          <w:rFonts w:hint="eastAsia"/>
        </w:rPr>
        <w:t>MLP</w:t>
      </w:r>
      <w:r w:rsidR="0050434F">
        <w:rPr>
          <w:rFonts w:hint="eastAsia"/>
        </w:rPr>
        <w:t>）</w:t>
      </w:r>
      <w:r w:rsidR="00687F09">
        <w:rPr>
          <w:rFonts w:hint="eastAsia"/>
        </w:rPr>
        <w:t>。</w:t>
      </w:r>
    </w:p>
    <w:p w14:paraId="6F1D1855" w14:textId="31CB61FC" w:rsidR="004D1E1E" w:rsidRDefault="006447CD" w:rsidP="006447CD">
      <w:r w:rsidRPr="006447CD">
        <w:lastRenderedPageBreak/>
        <w:t>Muceli</w:t>
      </w:r>
      <w:r>
        <w:rPr>
          <w:rFonts w:hint="eastAsia"/>
        </w:rPr>
        <w:t>等</w:t>
      </w:r>
      <w:r>
        <w:fldChar w:fldCharType="begin"/>
      </w:r>
      <w:r>
        <w:instrText xml:space="preserve"> ADDIN ZOTERO_ITEM CSL_CITATION {"citationID":"F4LSDMNO","properties":{"formattedCitation":"[25]","plainCitation":"[25]","noteIndex":0},"citationItems":[{"id":70,"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Pr="006447CD">
        <w:t>[25]</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預測手腕角度</w:t>
      </w:r>
      <w:r w:rsidR="005167FF">
        <w:rPr>
          <w:rFonts w:hint="eastAsia"/>
        </w:rPr>
        <w:t>，準確率約在</w:t>
      </w:r>
      <w:r w:rsidR="005167FF">
        <w:rPr>
          <w:rFonts w:hint="eastAsia"/>
        </w:rPr>
        <w:t>70%</w:t>
      </w:r>
      <w:r w:rsidR="00FF73E4">
        <w:rPr>
          <w:rFonts w:hint="eastAsia"/>
        </w:rPr>
        <w:t>。</w:t>
      </w:r>
    </w:p>
    <w:p w14:paraId="3280556B" w14:textId="68FC4C51" w:rsidR="00974198" w:rsidRDefault="003405C4" w:rsidP="00825FF2">
      <w:r w:rsidRPr="003405C4">
        <w:t>Hahne</w:t>
      </w:r>
      <w:r>
        <w:rPr>
          <w:rFonts w:hint="eastAsia"/>
        </w:rPr>
        <w:t>等</w:t>
      </w:r>
      <w:r>
        <w:fldChar w:fldCharType="begin"/>
      </w:r>
      <w:r>
        <w:instrText xml:space="preserve"> ADDIN ZOTERO_ITEM CSL_CITATION {"citationID":"Q6oEOaOu","properties":{"formattedCitation":"[15]","plainCitation":"[15]","noteIndex":0},"citationItems":[{"id":71,"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Pr="003405C4">
        <w:t>[15]</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預測方法中比較預測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預測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051F2FD2" w14:textId="5A5804E3" w:rsidR="009046DF" w:rsidRPr="00825FF2" w:rsidRDefault="009046DF" w:rsidP="00825FF2"/>
    <w:p w14:paraId="7FE43C84" w14:textId="197EB9B4" w:rsidR="003A2D01" w:rsidRPr="002E5F74" w:rsidRDefault="007D2AB8" w:rsidP="00CB72D6">
      <w:pPr>
        <w:pStyle w:val="Heading2"/>
      </w:pPr>
      <w:r>
        <w:rPr>
          <w:rFonts w:hint="eastAsia"/>
          <w:highlight w:val="lightGray"/>
        </w:rPr>
        <w:t xml:space="preserve">　</w:t>
      </w:r>
      <w:bookmarkStart w:id="43" w:name="_Toc528105400"/>
      <w:r w:rsidR="00AD783E" w:rsidRPr="002E5F74">
        <w:t>sEMG</w:t>
      </w:r>
      <w:r w:rsidR="00AD783E" w:rsidRPr="002E5F74">
        <w:t>訊號特徵</w:t>
      </w:r>
      <w:bookmarkEnd w:id="43"/>
    </w:p>
    <w:p w14:paraId="71F29773" w14:textId="32DE2726"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預測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F07D1B">
        <w:instrText xml:space="preserve"> ADDIN ZOTERO_ITEM CSL_CITATION {"citationID":"lQO0arei","properties":{"formattedCitation":"[32]","plainCitation":"[32]","noteIndex":0},"citationItems":[{"id":39,"uris":["http://zotero.org/users/local/l5zLMfmU/items/NG9JU6P4"],"uri":["http://zotero.org/users/local/l5zLMfmU/items/NG9JU6P4"],"itemData":{"id":39,"type":"article-journal","title":"Fatigue independent amplitude-frequency correlations in EMG signals","container-title":"arXiv:physics/0611120","source":"arXiv.org","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F07D1B" w:rsidRPr="00F07D1B">
        <w:t>[32]</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bookmarkStart w:id="44" w:name="_Toc528105401"/>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44"/>
    </w:p>
    <w:p w14:paraId="7DED84BE" w14:textId="63AC8C30"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297AD0">
        <w:instrText xml:space="preserve"> ADDIN ZOTERO_ITEM CSL_CITATION {"citationID":"LEykVhH4","properties":{"formattedCitation":"[11], [29], [30]","plainCitation":"[11], [29], [30]","noteIndex":0},"citationItems":[{"id":72,"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83,"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67,"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297AD0" w:rsidRPr="00297AD0">
        <w:t>[11], [29], [30]</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654ED3F3"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77777777" w:rsidR="00937021" w:rsidRPr="00A252C7" w:rsidRDefault="00937021" w:rsidP="00937021">
            <w:pPr>
              <w:pStyle w:val="a5"/>
              <w:ind w:firstLine="504"/>
            </w:pPr>
            <w:r>
              <w:t>(</w:t>
            </w:r>
            <w:r w:rsidR="00286004">
              <w:fldChar w:fldCharType="begin"/>
            </w:r>
            <w:r w:rsidR="00286004">
              <w:instrText xml:space="preserve"> SEQ Equation \* ARABIC </w:instrText>
            </w:r>
            <w:r w:rsidR="00286004">
              <w:fldChar w:fldCharType="separate"/>
            </w:r>
            <w:r>
              <w:rPr>
                <w:noProof/>
              </w:rPr>
              <w:t>1</w:t>
            </w:r>
            <w:r w:rsidR="00286004">
              <w:rPr>
                <w:noProof/>
              </w:rPr>
              <w:fldChar w:fldCharType="end"/>
            </w:r>
            <w:r>
              <w:t>)</w:t>
            </w:r>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98396" cy="2920501"/>
                    </a:xfrm>
                    <a:prstGeom prst="rect">
                      <a:avLst/>
                    </a:prstGeom>
                  </pic:spPr>
                </pic:pic>
              </a:graphicData>
            </a:graphic>
          </wp:inline>
        </w:drawing>
      </w:r>
    </w:p>
    <w:p w14:paraId="18646771" w14:textId="4AA915C2" w:rsidR="00112734" w:rsidRPr="00112734" w:rsidRDefault="00094836" w:rsidP="00A72415">
      <w:pPr>
        <w:pStyle w:val="Caption"/>
      </w:pPr>
      <w:bookmarkStart w:id="45" w:name="_Toc528095173"/>
      <w:bookmarkStart w:id="46" w:name="_Toc528105083"/>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5619F">
        <w:rPr>
          <w:noProof/>
        </w:rPr>
        <w:t>10</w:t>
      </w:r>
      <w:r>
        <w:fldChar w:fldCharType="end"/>
      </w:r>
      <w:r>
        <w:t xml:space="preserve"> – </w:t>
      </w:r>
      <w:r>
        <w:rPr>
          <w:rFonts w:hint="eastAsia"/>
        </w:rPr>
        <w:t>原始sEMG訊號</w:t>
      </w:r>
      <w:bookmarkEnd w:id="45"/>
      <w:bookmarkEnd w:id="46"/>
    </w:p>
    <w:p w14:paraId="49562BF9" w14:textId="77777777" w:rsidR="000E748D" w:rsidRDefault="00112734" w:rsidP="000E748D">
      <w:pPr>
        <w:pStyle w:val="a5"/>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70500" cy="2909570"/>
                    </a:xfrm>
                    <a:prstGeom prst="rect">
                      <a:avLst/>
                    </a:prstGeom>
                  </pic:spPr>
                </pic:pic>
              </a:graphicData>
            </a:graphic>
          </wp:inline>
        </w:drawing>
      </w:r>
    </w:p>
    <w:p w14:paraId="6F7FAD57" w14:textId="404D3D48" w:rsidR="00E949ED" w:rsidRDefault="000E748D" w:rsidP="00A72415">
      <w:pPr>
        <w:pStyle w:val="Caption"/>
      </w:pPr>
      <w:bookmarkStart w:id="47" w:name="_Toc528095174"/>
      <w:bookmarkStart w:id="48" w:name="_Toc528105084"/>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5619F">
        <w:rPr>
          <w:noProof/>
        </w:rPr>
        <w:t>11</w:t>
      </w:r>
      <w:r>
        <w:fldChar w:fldCharType="end"/>
      </w:r>
      <w:r>
        <w:rPr>
          <w:rFonts w:hint="eastAsia"/>
        </w:rPr>
        <w:t xml:space="preserve"> </w:t>
      </w:r>
      <w:r>
        <w:t>–</w:t>
      </w:r>
      <w:r>
        <w:rPr>
          <w:rFonts w:hint="eastAsia"/>
        </w:rPr>
        <w:t xml:space="preserve"> sEMG訊號的MAV值</w:t>
      </w:r>
      <w:bookmarkEnd w:id="47"/>
      <w:bookmarkEnd w:id="48"/>
    </w:p>
    <w:p w14:paraId="4A7E5523" w14:textId="5143744D" w:rsidR="000F0A7D" w:rsidRDefault="000F0A7D" w:rsidP="000F0A7D">
      <w:pPr>
        <w:pStyle w:val="Heading3"/>
      </w:pPr>
      <w:r>
        <w:rPr>
          <w:rFonts w:hint="eastAsia"/>
        </w:rPr>
        <w:t xml:space="preserve">　</w:t>
      </w:r>
      <w:bookmarkStart w:id="49" w:name="_Toc528105402"/>
      <w:r w:rsidR="000E1FDD" w:rsidRPr="002E5F74">
        <w:t>平方平均數（</w:t>
      </w:r>
      <w:r w:rsidR="000E1FDD" w:rsidRPr="002E5F74">
        <w:t>Root mean square</w:t>
      </w:r>
      <w:r w:rsidR="000E1FDD" w:rsidRPr="002E5F74">
        <w:t>，</w:t>
      </w:r>
      <w:r w:rsidR="000E1FDD" w:rsidRPr="002E5F74">
        <w:t>RMS</w:t>
      </w:r>
      <w:r w:rsidR="000E1FDD" w:rsidRPr="002E5F74">
        <w:t>）</w:t>
      </w:r>
      <w:bookmarkEnd w:id="49"/>
    </w:p>
    <w:p w14:paraId="3296027C" w14:textId="2FB32F5F"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7A65FC">
        <w:instrText xml:space="preserve"> ADDIN ZOTERO_ITEM CSL_CITATION {"citationID":"zWXSxUdG","properties":{"formattedCitation":"[15], [25], [29], [33]","plainCitation":"[15], [25], [29], [33]","noteIndex":0},"citationItems":[{"id":71,"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70,"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83,"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59,"uris":["http://zotero.org/users/local/l5zLMfmU/items/J6DF7BM5"],"uri":["http://zotero.org/users/local/l5zLMfmU/items/J6DF7BM5"],"itemData":{"id":59,"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7A65FC" w:rsidRPr="007A65FC">
        <w:t>[15], [25], [29], [33]</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483C8CE6" w:rsidR="003B3C80" w:rsidRPr="00C35E80" w:rsidRDefault="003B3C80" w:rsidP="003B3C80">
      <w:pPr>
        <w:ind w:left="480"/>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3BFC430A" w:rsidR="003B3C80" w:rsidRPr="00A252C7" w:rsidRDefault="003B3C80" w:rsidP="00A612E2">
            <w:pPr>
              <w:pStyle w:val="a5"/>
              <w:ind w:firstLine="504"/>
            </w:pPr>
            <w:r>
              <w:t>(</w:t>
            </w:r>
            <w:r w:rsidR="00286004">
              <w:fldChar w:fldCharType="begin"/>
            </w:r>
            <w:r w:rsidR="00286004">
              <w:instrText xml:space="preserve"> SEQ Equation \* ARABIC </w:instrText>
            </w:r>
            <w:r w:rsidR="00286004">
              <w:fldChar w:fldCharType="separate"/>
            </w:r>
            <w:r>
              <w:rPr>
                <w:noProof/>
              </w:rPr>
              <w:t>2</w:t>
            </w:r>
            <w:r w:rsidR="00286004">
              <w:rPr>
                <w:noProof/>
              </w:rPr>
              <w:fldChar w:fldCharType="end"/>
            </w:r>
            <w:r>
              <w:t>)</w:t>
            </w:r>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92109A">
      <w:pPr>
        <w:keepNext/>
        <w:ind w:firstLine="0"/>
      </w:pPr>
      <w:r>
        <w:rPr>
          <w:noProof/>
        </w:rPr>
        <w:drawing>
          <wp:inline distT="0" distB="0" distL="0" distR="0" wp14:anchorId="752A750F" wp14:editId="34729CB1">
            <wp:extent cx="5491103" cy="29083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91849" cy="2908695"/>
                    </a:xfrm>
                    <a:prstGeom prst="rect">
                      <a:avLst/>
                    </a:prstGeom>
                  </pic:spPr>
                </pic:pic>
              </a:graphicData>
            </a:graphic>
          </wp:inline>
        </w:drawing>
      </w:r>
    </w:p>
    <w:p w14:paraId="0C0812E2" w14:textId="57527860" w:rsidR="003B3C80" w:rsidRDefault="0092109A" w:rsidP="00A72415">
      <w:pPr>
        <w:pStyle w:val="Caption"/>
      </w:pPr>
      <w:bookmarkStart w:id="50" w:name="_Toc528095175"/>
      <w:bookmarkStart w:id="51" w:name="_Toc528105085"/>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5619F">
        <w:rPr>
          <w:noProof/>
        </w:rPr>
        <w:t>12</w:t>
      </w:r>
      <w:r>
        <w:fldChar w:fldCharType="end"/>
      </w:r>
      <w:r>
        <w:rPr>
          <w:rFonts w:hint="eastAsia"/>
        </w:rPr>
        <w:t xml:space="preserve"> </w:t>
      </w:r>
      <w:r>
        <w:t>–</w:t>
      </w:r>
      <w:r>
        <w:rPr>
          <w:rFonts w:hint="eastAsia"/>
        </w:rPr>
        <w:t xml:space="preserve"> sEMG訊號的RMS值</w:t>
      </w:r>
      <w:bookmarkEnd w:id="50"/>
      <w:bookmarkEnd w:id="51"/>
    </w:p>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C4E0D">
      <w:pPr>
        <w:keepNext/>
        <w:ind w:firstLine="0"/>
      </w:pPr>
      <w:r>
        <w:rPr>
          <w:noProof/>
        </w:rPr>
        <w:drawing>
          <wp:inline distT="0" distB="0" distL="0" distR="0" wp14:anchorId="64831094" wp14:editId="00DC3CAD">
            <wp:extent cx="5531528" cy="30949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532030" cy="3095271"/>
                    </a:xfrm>
                    <a:prstGeom prst="rect">
                      <a:avLst/>
                    </a:prstGeom>
                  </pic:spPr>
                </pic:pic>
              </a:graphicData>
            </a:graphic>
          </wp:inline>
        </w:drawing>
      </w:r>
    </w:p>
    <w:p w14:paraId="4A921BCA" w14:textId="53551B44" w:rsidR="00CE68C6" w:rsidRDefault="005C4E0D" w:rsidP="00A72415">
      <w:pPr>
        <w:pStyle w:val="Caption"/>
      </w:pPr>
      <w:bookmarkStart w:id="52" w:name="_Toc528095176"/>
      <w:bookmarkStart w:id="53" w:name="_Toc528105086"/>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5619F">
        <w:rPr>
          <w:noProof/>
        </w:rPr>
        <w:t>13</w:t>
      </w:r>
      <w:r>
        <w:fldChar w:fldCharType="end"/>
      </w:r>
      <w:r>
        <w:t xml:space="preserve"> </w:t>
      </w:r>
      <w:r w:rsidR="00D441B7">
        <w:t>–</w:t>
      </w:r>
      <w:r>
        <w:t xml:space="preserve"> </w:t>
      </w:r>
      <w:r w:rsidR="00D441B7">
        <w:rPr>
          <w:rFonts w:hint="eastAsia"/>
        </w:rPr>
        <w:t>比較</w:t>
      </w:r>
      <w:r w:rsidR="00FD6AE8">
        <w:rPr>
          <w:rFonts w:hint="eastAsia"/>
        </w:rPr>
        <w:t>sEMG訊號的</w:t>
      </w:r>
      <w:r w:rsidR="00DF4516">
        <w:rPr>
          <w:rFonts w:hint="eastAsia"/>
        </w:rPr>
        <w:t>MAV和RMS值</w:t>
      </w:r>
      <w:bookmarkEnd w:id="52"/>
      <w:bookmarkEnd w:id="53"/>
    </w:p>
    <w:p w14:paraId="2A05A12C" w14:textId="596C589E" w:rsidR="006667AC" w:rsidRDefault="00755D5D" w:rsidP="006667AC">
      <w:pPr>
        <w:pStyle w:val="Heading3"/>
      </w:pPr>
      <w:r>
        <w:rPr>
          <w:rFonts w:hint="eastAsia"/>
        </w:rPr>
        <w:lastRenderedPageBreak/>
        <w:t xml:space="preserve">　</w:t>
      </w:r>
      <w:bookmarkStart w:id="54" w:name="_Toc528105403"/>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54"/>
    </w:p>
    <w:p w14:paraId="601D171D" w14:textId="225945A1"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38672F">
        <w:rPr>
          <w:rStyle w:val="st"/>
        </w:rPr>
        <w:instrText xml:space="preserve"> ADDIN ZOTERO_ITEM CSL_CITATION {"citationID":"14X4OFs0","properties":{"formattedCitation":"[25], [27], [28], [30]","plainCitation":"[25], [27], [28], [30]","noteIndex":0},"citationItems":[{"id":70,"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73,"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90,"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67,"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38672F" w:rsidRPr="0038672F">
        <w:t>[25], [27], [28], [30]</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6D95A82E"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9B6507">
        <w:rPr>
          <w:rStyle w:val="st"/>
          <w:rFonts w:hint="eastAsia"/>
        </w:rPr>
        <w:t>預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預測，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55" w:name="_Toc528105404"/>
      <w:r w:rsidR="001B04C9">
        <w:rPr>
          <w:rFonts w:hint="eastAsia"/>
        </w:rPr>
        <w:t>sEMG</w:t>
      </w:r>
      <w:r w:rsidR="001B04C9">
        <w:rPr>
          <w:rFonts w:hint="eastAsia"/>
        </w:rPr>
        <w:t>訊號</w:t>
      </w:r>
      <w:r w:rsidR="004C4E6E">
        <w:rPr>
          <w:rFonts w:hint="eastAsia"/>
        </w:rPr>
        <w:t>分離</w:t>
      </w:r>
      <w:bookmarkEnd w:id="55"/>
    </w:p>
    <w:p w14:paraId="7E25E11B" w14:textId="77777777"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預測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預測效果</w:t>
      </w:r>
      <w:r w:rsidR="00C76D5C">
        <w:fldChar w:fldCharType="begin"/>
      </w:r>
      <w:r w:rsidR="00C76D5C">
        <w:instrText xml:space="preserve"> ADDIN ZOTERO_ITEM CSL_CITATION {"citationID":"5eP5be2r","properties":{"formattedCitation":"[10], [11], [15], [27], [30]","plainCitation":"[10], [11], [15], [27], [30]","noteIndex":0},"citationItems":[{"id":49,"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72,"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71,"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73,"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67,"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C76D5C" w:rsidRPr="00C76D5C">
        <w:t>[10], [11], [15], [27], [30]</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65809F63"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sidRPr="00E73EEA">
        <w:fldChar w:fldCharType="begin"/>
      </w:r>
      <w:r w:rsidR="001E3808">
        <w:instrText xml:space="preserve"> ADDIN ZOTERO_ITEM CSL_CITATION {"citationID":"mgEslPST","properties":{"formattedCitation":"[14]","plainCitation":"[14]","noteIndex":0},"citationItems":[{"id":28,"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Pr="00EB3A57">
        <w:t>[14]</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Pr>
        <w:rPr>
          <w:rFonts w:hint="eastAsia"/>
        </w:rPr>
      </w:pPr>
    </w:p>
    <w:p w14:paraId="062F47AC" w14:textId="41C0345A" w:rsidR="00653C65" w:rsidRPr="00DC2081" w:rsidRDefault="00DC2081" w:rsidP="00FD7089">
      <w:pPr>
        <w:rPr>
          <w:rFonts w:hint="eastAsia"/>
        </w:rPr>
      </w:pPr>
      <w:r>
        <w:rPr>
          <w:rFonts w:hint="eastAsia"/>
        </w:rPr>
        <w:t>設我們從觀察皮膚表面測量到的觀測值為</w:t>
      </w:r>
      <w:r>
        <w:rPr>
          <w:rFonts w:hint="eastAsia"/>
          <w:b/>
        </w:rPr>
        <w:t>x</w:t>
      </w:r>
      <w:r>
        <w:rPr>
          <w:rFonts w:hint="eastAsia"/>
        </w:rPr>
        <w:t>，</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0E3F5EA6" w:rsidR="00653C65" w:rsidRDefault="00653C65" w:rsidP="00472B39">
            <w:pPr>
              <w:pStyle w:val="a5"/>
              <w:ind w:firstLine="504"/>
            </w:pPr>
            <w:r>
              <w:t>(</w:t>
            </w:r>
            <w:r>
              <w:fldChar w:fldCharType="begin"/>
            </w:r>
            <w:r>
              <w:instrText xml:space="preserve"> SEQ Equation \* ARABIC </w:instrText>
            </w:r>
            <w:r>
              <w:fldChar w:fldCharType="separate"/>
            </w:r>
            <w:r w:rsidR="003C20F2">
              <w:rPr>
                <w:noProof/>
              </w:rPr>
              <w:t>3</w:t>
            </w:r>
            <w:r>
              <w:rPr>
                <w:noProof/>
              </w:rPr>
              <w:fldChar w:fldCharType="end"/>
            </w:r>
            <w:r>
              <w:t>)</w:t>
            </w:r>
          </w:p>
        </w:tc>
      </w:tr>
    </w:tbl>
    <w:p w14:paraId="4D9729FC" w14:textId="6B08AF0A" w:rsidR="00653C65" w:rsidRPr="004B5E61" w:rsidRDefault="00402C54" w:rsidP="00FD7089">
      <w:pPr>
        <w:rPr>
          <w:rFonts w:hint="eastAsia"/>
        </w:rPr>
      </w:pPr>
      <w:r>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2281DF3F" w:rsidR="00472B39" w:rsidRDefault="00472B39" w:rsidP="003E5A0B">
            <w:pPr>
              <w:pStyle w:val="a5"/>
              <w:ind w:firstLine="504"/>
            </w:pPr>
            <w:r>
              <w:t>(</w:t>
            </w:r>
            <w:r>
              <w:fldChar w:fldCharType="begin"/>
            </w:r>
            <w:r>
              <w:instrText xml:space="preserve"> SEQ Equation \* ARABIC </w:instrText>
            </w:r>
            <w:r>
              <w:fldChar w:fldCharType="separate"/>
            </w:r>
            <w:r w:rsidR="0073023C">
              <w:rPr>
                <w:noProof/>
              </w:rPr>
              <w:t>4</w:t>
            </w:r>
            <w:r>
              <w:rPr>
                <w:noProof/>
              </w:rPr>
              <w:fldChar w:fldCharType="end"/>
            </w:r>
            <w:r>
              <w:t>)</w:t>
            </w:r>
          </w:p>
        </w:tc>
      </w:tr>
    </w:tbl>
    <w:p w14:paraId="16C365F3" w14:textId="5327D8A6" w:rsidR="00DB19C2" w:rsidRDefault="00D03870" w:rsidP="00F270B9">
      <w:pPr>
        <w:rPr>
          <w:rFonts w:hint="eastAsia"/>
        </w:rPr>
      </w:pPr>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Independent components a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265B64">
        <w:instrText xml:space="preserve"> ADDIN ZOTERO_ITEM CSL_CITATION {"citationID":"OSeqKbO6","properties":{"formattedCitation":"[34]\\uc0\\u8211{}[39]","plainCitation":"[34]–[39]","noteIndex":0},"citationItems":[{"id":84,"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id":127,"uris":["http://zotero.org/users/local/l5zLMfmU/items/QZ9RU4XS"],"uri":["http://zotero.org/users/local/l5zLMfmU/items/QZ9RU4XS"],"itemData":{"id":127,"type":"webpage","title":"A comparison of ICA algorithms in surface EMG signal processing | Request PDF","container-title":"ResearchGate","abstract":"Request PDF on ResearchGate | A comparison of ICA algorithms in surface EMG signal processing | Recent research has resulted in development of number of different Independent Component Analysis (ICA) technique. While there are some researchers who have compared their techniques with the existing methods for audio examples, there is no comparison of performance between...","URL":"https://www.researchgate.net/publication/264836411_A_comparison_of_ICA_algorithms_in_surface_EMG_signal_processing","note":"DOI: http://dx.doi.org/10.1504/IJBET.2011.041774","language":"en","accessed":{"date-parts":[["2018",10,22]]}}},{"id":143,"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145,"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141,"uris":["http://zotero.org/users/local/l5zLMfmU/items/X89K49GJ"],"uri":["http://zotero.org/users/local/l5zLMfmU/items/X89K49GJ"],"itemData":{"id":14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139,"uris":["http://zotero.org/users/local/l5zLMfmU/items/HZ3PJDUV"],"uri":["http://zotero.org/users/local/l5zLMfmU/items/HZ3PJDUV"],"itemData":{"id":139,"type":"article-journal","title":"The application of independent component analysis to the multi-channel surface electromyographic signals for separation of motor unit action potential trains: part I-measuring technique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265B64" w:rsidRPr="00265B64">
        <w:t>[34]–[39]</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4BBEDE5F" w:rsidR="00A84C0C" w:rsidRDefault="00AA57BB" w:rsidP="007B1150">
      <w:r>
        <w:rPr>
          <w:rFonts w:hint="eastAsia"/>
        </w:rPr>
        <w:t>Naik</w:t>
      </w:r>
      <w:r>
        <w:rPr>
          <w:rFonts w:hint="eastAsia"/>
        </w:rPr>
        <w:t>等</w:t>
      </w:r>
      <w:r>
        <w:fldChar w:fldCharType="begin"/>
      </w:r>
      <w:r w:rsidR="00265B64">
        <w:instrText xml:space="preserve"> ADDIN ZOTERO_ITEM CSL_CITATION {"citationID":"fJyNEUWG","properties":{"formattedCitation":"[40]","plainCitation":"[40]","noteIndex":0},"citationItems":[{"id":129,"uris":["http://zotero.org/users/local/l5zLMfmU/items/Y5LI3796"],"uri":["http://zotero.org/users/local/l5zLMfmU/items/Y5LI3796"],"itemData":{"id":129,"type":"paper-conference","title":"Performance comparison of ICA algorithms for Isometric Hand gesture identification using Surface EMG","container-title":"Sensor Networks and Information 2007 3rd International Conference on Intelligent Sensors","page":"613-618","source":"IEEE Xplore","event":"Sensor Networks and Information 2007 3rd International Conference on Intelligent Sensors","abstract":"There is an urgent need for developing a robust technique that can identify small and subtle hand and other body movements with applications in health, rehabilitation and defence. Surface electromyogram (sEMG) is a measure of the electrical activity of the muscles and a measure of the strength of muscle contraction. While this may be a good measure of the actions and gestures, this is unable to identify small variations in the muscle activity, especially when there are number of simultaneously active muscles. Independent component analysis (ICA) is a statistical based source separation technique that has been shown to be suitable for the decomposition of signals such as sEMG and been shown to improve the ability of sEMG to identify small variations in muscle activity. ICA algorithms using multivariate statistical data analysis technique have been successfully used for signal extraction and source separation in the field of biomedical and statistical signal processing. Recent research has resulted in the development of number of different ICA technique. While there are some researchers who have compared their techniques with the existing methods for audio examples, there is no comparison of performance between ICA algorithms for biosignal applications such as surface electromyography (sEMG) applications. With ICA being the feasible method for source separation and decomposition of biosignals, it is important to compare the different techniques and determine the most suitable method for the applications. This paper has studied the performance of four ICA algorithms (FastICA, JADE, Infomax and TDSEP) for decomposition of sEMG to identify subtle hand gestures. Comparing several ICA algorithms, it is observed that an algorithm based on temporal decorrelation method (TDSEP) which is based on the second order statistics gives the best performance.","DOI":"10.1109/ISSNIP.2007.4496913","author":[{"family":"Naik","given":"G. R."},{"family":"Kumar","given":"D. K."},{"family":"Weghorn","given":"H."}],"issued":{"date-parts":[["2007",12]]}}}],"schema":"https://github.com/citation-style-language/schema/raw/master/csl-citation.json"} </w:instrText>
      </w:r>
      <w:r>
        <w:fldChar w:fldCharType="separate"/>
      </w:r>
      <w:r w:rsidR="00265B64" w:rsidRPr="00265B64">
        <w:t>[40]</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和</w:t>
      </w:r>
      <w:r w:rsidR="002A333C">
        <w:rPr>
          <w:rFonts w:hint="eastAsia"/>
        </w:rPr>
        <w:t>Fast ICA</w:t>
      </w:r>
      <w:r w:rsidR="002A333C">
        <w:rPr>
          <w:rFonts w:hint="eastAsia"/>
        </w:rPr>
        <w:t>對於辨識率的提升最有幫助。</w:t>
      </w:r>
    </w:p>
    <w:p w14:paraId="35822D89" w14:textId="54B48961" w:rsidR="00F270B9" w:rsidRDefault="00A84C0C" w:rsidP="009270FA">
      <w:pPr>
        <w:rPr>
          <w:rFonts w:hint="eastAsia"/>
        </w:rPr>
      </w:pPr>
      <w:r>
        <w:rPr>
          <w:rFonts w:hint="eastAsia"/>
        </w:rPr>
        <w:t>一般訊號處裡中常用的</w:t>
      </w:r>
      <w:r w:rsidR="00030AA1">
        <w:rPr>
          <w:rFonts w:hint="eastAsia"/>
        </w:rPr>
        <w:t>Fast ICA</w:t>
      </w:r>
      <w:r>
        <w:rPr>
          <w:rFonts w:hint="eastAsia"/>
        </w:rPr>
        <w:t>能從線性混合訊號中找出訊號源，但由於</w:t>
      </w:r>
      <w:r>
        <w:rPr>
          <w:rFonts w:hint="eastAsia"/>
        </w:rPr>
        <w:t>EMG</w:t>
      </w:r>
      <w:r>
        <w:rPr>
          <w:rFonts w:hint="eastAsia"/>
        </w:rPr>
        <w:t>訊號屬於高斯分布，</w:t>
      </w:r>
      <w:r>
        <w:rPr>
          <w:rFonts w:hint="eastAsia"/>
        </w:rPr>
        <w:t>ICA</w:t>
      </w:r>
      <w:r>
        <w:rPr>
          <w:rFonts w:hint="eastAsia"/>
        </w:rPr>
        <w:t>在</w:t>
      </w:r>
      <w:r w:rsidR="00A37F27">
        <w:rPr>
          <w:rFonts w:hint="eastAsia"/>
        </w:rPr>
        <w:t>s</w:t>
      </w:r>
      <w:r>
        <w:rPr>
          <w:rFonts w:hint="eastAsia"/>
        </w:rPr>
        <w:t>EMG</w:t>
      </w:r>
      <w:r>
        <w:rPr>
          <w:rFonts w:hint="eastAsia"/>
        </w:rPr>
        <w:t>中使用的效果不佳</w:t>
      </w:r>
      <w:r w:rsidR="00205589">
        <w:fldChar w:fldCharType="begin"/>
      </w:r>
      <w:r w:rsidR="00265B64">
        <w:instrText xml:space="preserve"> ADDIN ZOTERO_ITEM CSL_CITATION {"citationID":"ZaKZJ8lq","properties":{"formattedCitation":"[41]","plainCitation":"[41]","noteIndex":0},"citationItems":[{"id":124,"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265B64" w:rsidRPr="00265B64">
        <w:t>[41]</w:t>
      </w:r>
      <w:r w:rsidR="00205589">
        <w:fldChar w:fldCharType="end"/>
      </w:r>
      <w:r>
        <w:rPr>
          <w:rFonts w:hint="eastAsia"/>
        </w:rPr>
        <w:t>，多用來濾除動作產生的雜訊</w:t>
      </w:r>
      <w:r>
        <w:fldChar w:fldCharType="begin"/>
      </w:r>
      <w:r w:rsidR="001D0455">
        <w:instrText xml:space="preserve"> ADDIN ZOTERO_ITEM CSL_CITATION {"citationID":"cYp8oFFH","properties":{"formattedCitation":"[34]","plainCitation":"[34]","noteIndex":0},"citationItems":[{"id":84,"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1D0455" w:rsidRPr="001D0455">
        <w:t>[34]</w:t>
      </w:r>
      <w:r>
        <w:fldChar w:fldCharType="end"/>
      </w:r>
      <w:r>
        <w:rPr>
          <w:rFonts w:hint="eastAsia"/>
        </w:rPr>
        <w:t>。</w:t>
      </w:r>
    </w:p>
    <w:p w14:paraId="585FFE8D" w14:textId="2DB81959" w:rsidR="00202340" w:rsidRDefault="001D133C" w:rsidP="007B1150">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3CBE4E89" w14:textId="77777777" w:rsidR="00F270B9" w:rsidRDefault="00F270B9" w:rsidP="007B1150">
      <w:pPr>
        <w:rPr>
          <w:rFonts w:hint="eastAsia"/>
        </w:rPr>
      </w:pPr>
    </w:p>
    <w:p w14:paraId="18A8E8D6" w14:textId="458E5C83" w:rsidR="00202340" w:rsidRDefault="00BD3680" w:rsidP="00BD3680">
      <w:pPr>
        <w:pStyle w:val="Heading3"/>
      </w:pPr>
      <w:r>
        <w:rPr>
          <w:rFonts w:hint="eastAsia"/>
        </w:rPr>
        <w:t xml:space="preserve">　</w:t>
      </w:r>
      <w:bookmarkStart w:id="56" w:name="_Toc528105405"/>
      <w:r>
        <w:rPr>
          <w:rFonts w:hint="eastAsia"/>
        </w:rPr>
        <w:t>Non-negative ICA</w:t>
      </w:r>
      <w:r>
        <w:rPr>
          <w:rFonts w:hint="eastAsia"/>
        </w:rPr>
        <w:t>（</w:t>
      </w:r>
      <w:r>
        <w:rPr>
          <w:rFonts w:hint="eastAsia"/>
        </w:rPr>
        <w:t>nICA</w:t>
      </w:r>
      <w:r>
        <w:rPr>
          <w:rFonts w:hint="eastAsia"/>
        </w:rPr>
        <w:t>）</w:t>
      </w:r>
      <w:bookmarkEnd w:id="56"/>
    </w:p>
    <w:p w14:paraId="7EF1AA11" w14:textId="58D7A6B2" w:rsidR="00643553" w:rsidRDefault="00223D2D" w:rsidP="00223D2D">
      <w:r>
        <w:rPr>
          <w:rFonts w:hint="eastAsia"/>
        </w:rPr>
        <w:t>n</w:t>
      </w:r>
      <w:r>
        <w:t>ICA</w:t>
      </w:r>
      <w:r w:rsidR="00700BBE">
        <w:rPr>
          <w:rFonts w:hint="eastAsia"/>
        </w:rPr>
        <w:t>為</w:t>
      </w:r>
      <w:r w:rsidR="00700BBE" w:rsidRPr="00700BBE">
        <w:t>Mark D. Plumbley</w:t>
      </w:r>
      <w:r w:rsidR="001D0455">
        <w:fldChar w:fldCharType="begin"/>
      </w:r>
      <w:r w:rsidR="001D0455">
        <w:instrText xml:space="preserve"> ADDIN ZOTERO_ITEM CSL_CITATION {"citationID":"jAg3GPpZ","properties":{"formattedCitation":"[42]","plainCitation":"[42]","noteIndex":0},"citationItems":[{"id":132,"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1D0455" w:rsidRPr="001D0455">
        <w:t>[42]</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w:t>
      </w:r>
      <w:r w:rsidR="00643553">
        <w:rPr>
          <w:rFonts w:hint="eastAsia"/>
        </w:rPr>
        <w:t>：</w:t>
      </w:r>
    </w:p>
    <w:p w14:paraId="017FE6C2" w14:textId="403EA2DB" w:rsidR="00223D2D" w:rsidRDefault="00A1328F" w:rsidP="00643553">
      <w:pPr>
        <w:pStyle w:val="ListParagraph"/>
        <w:numPr>
          <w:ilvl w:val="0"/>
          <w:numId w:val="17"/>
        </w:numPr>
        <w:rPr>
          <w:rFonts w:hint="eastAsia"/>
        </w:rPr>
      </w:pPr>
      <w:r>
        <w:rPr>
          <w:rFonts w:hint="eastAsia"/>
        </w:rPr>
        <w:t>訊號源</w:t>
      </w:r>
      <w:r w:rsidR="00643553" w:rsidRPr="00643553">
        <w:rPr>
          <w:rFonts w:hint="eastAsia"/>
          <w:b/>
        </w:rPr>
        <w:t>s</w:t>
      </w:r>
      <w:r w:rsidR="00F05840">
        <w:rPr>
          <w:rFonts w:hint="eastAsia"/>
        </w:rPr>
        <w:t>為恆正的隨機向量</w:t>
      </w:r>
    </w:p>
    <w:p w14:paraId="7BF55948" w14:textId="7F652607" w:rsidR="00643553" w:rsidRDefault="00643553" w:rsidP="00643553">
      <w:pPr>
        <w:pStyle w:val="ListParagraph"/>
        <w:numPr>
          <w:ilvl w:val="0"/>
          <w:numId w:val="17"/>
        </w:numPr>
      </w:pPr>
      <w:r>
        <w:rPr>
          <w:rFonts w:hint="eastAsia"/>
        </w:rPr>
        <w:t>訊號源在</w:t>
      </w:r>
      <w:r w:rsidRPr="00643553">
        <w:rPr>
          <w:rFonts w:hint="eastAsia"/>
          <w:b/>
        </w:rPr>
        <w:t>s</w:t>
      </w:r>
      <w:r>
        <w:t xml:space="preserve"> = </w:t>
      </w:r>
      <w:r>
        <w:rPr>
          <w:rFonts w:hint="eastAsia"/>
        </w:rPr>
        <w:t>0</w:t>
      </w:r>
      <w:r>
        <w:rPr>
          <w:rFonts w:hint="eastAsia"/>
        </w:rPr>
        <w:t>的機率不為零</w:t>
      </w:r>
    </w:p>
    <w:p w14:paraId="74344163" w14:textId="6B1F2C24" w:rsidR="008D2577" w:rsidRPr="00223D2D" w:rsidRDefault="008D2577" w:rsidP="00A822DB">
      <w:pPr>
        <w:rPr>
          <w:rFonts w:hint="eastAsia"/>
        </w:rPr>
      </w:pPr>
      <w:r>
        <w:rPr>
          <w:rFonts w:hint="eastAsia"/>
        </w:rPr>
        <w:t>sEMG</w:t>
      </w:r>
      <w:r>
        <w:rPr>
          <w:rFonts w:hint="eastAsia"/>
        </w:rPr>
        <w:t>訊號為肌肉</w:t>
      </w:r>
      <w:r w:rsidR="004942B3">
        <w:rPr>
          <w:rFonts w:hint="eastAsia"/>
        </w:rPr>
        <w:t>輸出</w:t>
      </w:r>
      <w:r>
        <w:rPr>
          <w:rFonts w:hint="eastAsia"/>
        </w:rPr>
        <w:t>功率的</w:t>
      </w:r>
      <w:r w:rsidR="001326C5">
        <w:rPr>
          <w:rFonts w:hint="eastAsia"/>
        </w:rPr>
        <w:t>表徵</w:t>
      </w:r>
      <w:r w:rsidR="00D90613">
        <w:fldChar w:fldCharType="begin"/>
      </w:r>
      <w:r w:rsidR="00D90613">
        <w:instrText xml:space="preserve"> ADDIN ZOTERO_ITEM CSL_CITATION {"citationID":"nss7BVaI","properties":{"formattedCitation":"[43]","plainCitation":"[43]","noteIndex":0},"citationItems":[{"id":146,"uris":["http://zotero.org/users/local/l5zLMfmU/items/CLPYA3FE"],"uri":["http://zotero.org/users/local/l5zLMfmU/items/CLPYA3FE"],"itemData":{"id":14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D90613" w:rsidRPr="00D90613">
        <w:t>[43]</w:t>
      </w:r>
      <w:r w:rsidR="00D90613">
        <w:fldChar w:fldCharType="end"/>
      </w:r>
      <w:r w:rsidR="001326C5">
        <w:rPr>
          <w:rFonts w:hint="eastAsia"/>
        </w:rPr>
        <w:t>，</w:t>
      </w:r>
      <w:r w:rsidR="00146014">
        <w:rPr>
          <w:rFonts w:hint="eastAsia"/>
        </w:rPr>
        <w:t>因此</w:t>
      </w:r>
      <w:r w:rsidR="001326C5">
        <w:rPr>
          <w:rFonts w:hint="eastAsia"/>
        </w:rPr>
        <w:t>以上兩種假設</w:t>
      </w:r>
      <w:r w:rsidR="00B94BA5">
        <w:rPr>
          <w:rFonts w:hint="eastAsia"/>
        </w:rPr>
        <w:t>皆成立。</w:t>
      </w:r>
    </w:p>
    <w:p w14:paraId="0908E9CF" w14:textId="692B4C4B" w:rsidR="00A822DB" w:rsidRPr="00DC2081" w:rsidRDefault="00401E7B" w:rsidP="00A822DB">
      <w:pPr>
        <w:rPr>
          <w:rFonts w:hint="eastAsia"/>
        </w:rPr>
      </w:pPr>
      <w:r>
        <w:rPr>
          <w:rFonts w:hint="eastAsia"/>
        </w:rPr>
        <w:t>設我們從觀察皮膚表面測量到的觀測值為</w:t>
      </w:r>
      <w:r>
        <w:rPr>
          <w:rFonts w:hint="eastAsia"/>
          <w:b/>
        </w:rPr>
        <w:t>x</w:t>
      </w:r>
      <w:r>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3E5A0B">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3EFDC1A6" w:rsidR="00401E7B" w:rsidRDefault="00401E7B" w:rsidP="003E5A0B">
            <w:pPr>
              <w:pStyle w:val="a5"/>
              <w:ind w:firstLine="504"/>
            </w:pPr>
            <w:r>
              <w:t>(</w:t>
            </w:r>
            <w:r>
              <w:fldChar w:fldCharType="begin"/>
            </w:r>
            <w:r>
              <w:instrText xml:space="preserve"> SEQ Equation \* ARABIC </w:instrText>
            </w:r>
            <w:r>
              <w:fldChar w:fldCharType="separate"/>
            </w:r>
            <w:r w:rsidR="0001051F">
              <w:rPr>
                <w:noProof/>
              </w:rPr>
              <w:t>5</w:t>
            </w:r>
            <w:r>
              <w:rPr>
                <w:noProof/>
              </w:rPr>
              <w:fldChar w:fldCharType="end"/>
            </w:r>
            <w:r>
              <w:t>)</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7777777" w:rsidR="009270FA" w:rsidRDefault="009270FA" w:rsidP="0037695E">
            <w:pPr>
              <w:ind w:firstLine="0"/>
              <w:jc w:val="center"/>
            </w:pPr>
            <w:r>
              <w:rPr>
                <w:noProof/>
              </w:rPr>
              <w:drawing>
                <wp:inline distT="0" distB="0" distL="0" distR="0" wp14:anchorId="0995B897" wp14:editId="3F3EBC39">
                  <wp:extent cx="1028700" cy="1746195"/>
                  <wp:effectExtent l="0" t="0" r="0" b="6985"/>
                  <wp:docPr id="10" name="Picture 10" descr="https://lh4.googleusercontent.com/Pcf7KDqUM_SQ4yoND2mLedCDjZwGnzCXjLh-3vT5kqn7YcyNPHEnQnqBI5LIhdIU-QZGR9J3kjZqbsUTf2qA_Acj-pUWe7qrCYR2b0yxZRyD2RI5oyXGizXdvOLFpC7jXGDgJKiEU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a1dca25-7fff-0154-a501-8d16ad21cfc1" descr="https://lh4.googleusercontent.com/Pcf7KDqUM_SQ4yoND2mLedCDjZwGnzCXjLh-3vT5kqn7YcyNPHEnQnqBI5LIhdIU-QZGR9J3kjZqbsUTf2qA_Acj-pUWe7qrCYR2b0yxZRyD2RI5oyXGizXdvOLFpC7jXGDgJKiEUE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085972" cy="1843413"/>
                          </a:xfrm>
                          <a:prstGeom prst="rect">
                            <a:avLst/>
                          </a:prstGeom>
                          <a:noFill/>
                          <a:ln>
                            <a:noFill/>
                          </a:ln>
                        </pic:spPr>
                      </pic:pic>
                    </a:graphicData>
                  </a:graphic>
                </wp:inline>
              </w:drawing>
            </w:r>
          </w:p>
          <w:p w14:paraId="7612293E" w14:textId="2EB6010C" w:rsidR="009270FA" w:rsidRDefault="009270FA" w:rsidP="00A72415">
            <w:pPr>
              <w:pStyle w:val="Caption"/>
            </w:pPr>
            <w:bookmarkStart w:id="57" w:name="_Toc528105087"/>
            <w:r>
              <w:rPr>
                <w:rFonts w:hint="eastAsia"/>
              </w:rPr>
              <w:lastRenderedPageBreak/>
              <w:t xml:space="preserve">圖 </w:t>
            </w:r>
            <w:r>
              <w:fldChar w:fldCharType="begin"/>
            </w:r>
            <w:r>
              <w:instrText xml:space="preserve"> </w:instrText>
            </w:r>
            <w:r>
              <w:rPr>
                <w:rFonts w:hint="eastAsia"/>
              </w:rPr>
              <w:instrText>SEQ 圖 \* ARABIC</w:instrText>
            </w:r>
            <w:r>
              <w:instrText xml:space="preserve"> </w:instrText>
            </w:r>
            <w:r>
              <w:fldChar w:fldCharType="separate"/>
            </w:r>
            <w:r w:rsidR="0095619F">
              <w:rPr>
                <w:noProof/>
              </w:rPr>
              <w:t>14</w:t>
            </w:r>
            <w:r>
              <w:fldChar w:fldCharType="end"/>
            </w:r>
            <w:r>
              <w:t xml:space="preserve"> – </w:t>
            </w:r>
            <w:r>
              <w:rPr>
                <w:rFonts w:hint="eastAsia"/>
              </w:rPr>
              <w:t>訊號源</w:t>
            </w:r>
            <w:r w:rsidRPr="009270FA">
              <w:rPr>
                <w:rFonts w:hint="eastAsia"/>
                <w:b/>
              </w:rPr>
              <w:t>s</w:t>
            </w:r>
            <w:bookmarkEnd w:id="57"/>
          </w:p>
        </w:tc>
        <w:tc>
          <w:tcPr>
            <w:tcW w:w="4258" w:type="dxa"/>
          </w:tcPr>
          <w:p w14:paraId="44BBAB0A" w14:textId="77777777" w:rsidR="009270FA" w:rsidRDefault="009270FA" w:rsidP="009270FA">
            <w:pPr>
              <w:keepNext/>
              <w:ind w:firstLine="0"/>
              <w:jc w:val="center"/>
            </w:pPr>
            <w:r>
              <w:rPr>
                <w:noProof/>
              </w:rPr>
              <w:lastRenderedPageBreak/>
              <w:drawing>
                <wp:inline distT="0" distB="0" distL="0" distR="0" wp14:anchorId="79491D71" wp14:editId="2C7991F5">
                  <wp:extent cx="1835208" cy="1745615"/>
                  <wp:effectExtent l="0" t="0" r="0" b="6985"/>
                  <wp:docPr id="5" name="Picture 5"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68867" cy="1777631"/>
                          </a:xfrm>
                          <a:prstGeom prst="rect">
                            <a:avLst/>
                          </a:prstGeom>
                          <a:noFill/>
                          <a:ln>
                            <a:noFill/>
                          </a:ln>
                        </pic:spPr>
                      </pic:pic>
                    </a:graphicData>
                  </a:graphic>
                </wp:inline>
              </w:drawing>
            </w:r>
          </w:p>
          <w:p w14:paraId="31C52862" w14:textId="45773567" w:rsidR="009270FA" w:rsidRDefault="009270FA" w:rsidP="00A72415">
            <w:pPr>
              <w:pStyle w:val="Caption"/>
              <w:rPr>
                <w:rFonts w:hint="eastAsia"/>
              </w:rPr>
            </w:pPr>
            <w:bookmarkStart w:id="58" w:name="_Toc528105088"/>
            <w:r>
              <w:rPr>
                <w:rFonts w:hint="eastAsia"/>
              </w:rPr>
              <w:lastRenderedPageBreak/>
              <w:t xml:space="preserve">圖 </w:t>
            </w:r>
            <w:r>
              <w:fldChar w:fldCharType="begin"/>
            </w:r>
            <w:r>
              <w:instrText xml:space="preserve"> </w:instrText>
            </w:r>
            <w:r>
              <w:rPr>
                <w:rFonts w:hint="eastAsia"/>
              </w:rPr>
              <w:instrText>SEQ 圖 \* ARABIC</w:instrText>
            </w:r>
            <w:r>
              <w:instrText xml:space="preserve"> </w:instrText>
            </w:r>
            <w:r>
              <w:fldChar w:fldCharType="separate"/>
            </w:r>
            <w:r w:rsidR="0095619F">
              <w:rPr>
                <w:noProof/>
              </w:rPr>
              <w:t>15</w:t>
            </w:r>
            <w:r>
              <w:fldChar w:fldCharType="end"/>
            </w:r>
            <w:r>
              <w:t xml:space="preserve"> – </w:t>
            </w:r>
            <w:r>
              <w:rPr>
                <w:rFonts w:hint="eastAsia"/>
              </w:rPr>
              <w:t>混合訊號</w:t>
            </w:r>
            <w:r w:rsidRPr="009270FA">
              <w:rPr>
                <w:rFonts w:hint="eastAsia"/>
                <w:b/>
              </w:rPr>
              <w:t>x</w:t>
            </w:r>
            <w:bookmarkEnd w:id="58"/>
          </w:p>
        </w:tc>
      </w:tr>
    </w:tbl>
    <w:p w14:paraId="35FC537B" w14:textId="04165B11"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3E5A0B">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m:t>
                </m:r>
                <m:r>
                  <m:rPr>
                    <m:sty m:val="b"/>
                  </m:rPr>
                  <w:rPr>
                    <w:rFonts w:ascii="Cambria Math" w:hAnsi="Cambria Math"/>
                  </w:rPr>
                  <m:t>x</m:t>
                </m:r>
              </m:oMath>
            </m:oMathPara>
          </w:p>
        </w:tc>
        <w:tc>
          <w:tcPr>
            <w:tcW w:w="0" w:type="auto"/>
          </w:tcPr>
          <w:p w14:paraId="5B74FD8C" w14:textId="3D4EAF46" w:rsidR="00FE4999" w:rsidRDefault="00FE4999" w:rsidP="003E5A0B">
            <w:pPr>
              <w:pStyle w:val="a5"/>
              <w:ind w:firstLine="504"/>
            </w:pPr>
            <w:r>
              <w:t>(</w:t>
            </w:r>
            <w:r>
              <w:fldChar w:fldCharType="begin"/>
            </w:r>
            <w:r>
              <w:instrText xml:space="preserve"> SEQ Equation \* ARABIC </w:instrText>
            </w:r>
            <w:r>
              <w:fldChar w:fldCharType="separate"/>
            </w:r>
            <w:r>
              <w:rPr>
                <w:noProof/>
              </w:rPr>
              <w:t>6</w:t>
            </w:r>
            <w:r>
              <w:rPr>
                <w:noProof/>
              </w:rPr>
              <w:fldChar w:fldCharType="end"/>
            </w:r>
            <w:r>
              <w:t>)</w:t>
            </w:r>
          </w:p>
        </w:tc>
      </w:tr>
    </w:tbl>
    <w:p w14:paraId="6C1B4E76" w14:textId="35657AC9"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pPr>
        <w:rPr>
          <w:rFonts w:hint="eastAsia"/>
        </w:rPr>
      </w:pPr>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3E5A0B">
        <w:trPr>
          <w:trHeight w:val="530"/>
        </w:trPr>
        <w:tc>
          <w:tcPr>
            <w:tcW w:w="0" w:type="auto"/>
          </w:tcPr>
          <w:p w14:paraId="6E9DF0C3" w14:textId="07BFBDD6" w:rsidR="00361FFF" w:rsidRPr="00361FFF" w:rsidRDefault="00361FFF" w:rsidP="00361FFF">
            <w:pPr>
              <w:ind w:firstLine="0"/>
              <w:rPr>
                <w:rFonts w:hint="eastAsia"/>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676FFE39" w:rsidR="00361FFF" w:rsidRDefault="00361FFF" w:rsidP="003E5A0B">
            <w:pPr>
              <w:pStyle w:val="a5"/>
              <w:ind w:firstLine="504"/>
            </w:pPr>
            <w:r>
              <w:t>(</w:t>
            </w:r>
            <w:r>
              <w:fldChar w:fldCharType="begin"/>
            </w:r>
            <w:r>
              <w:instrText xml:space="preserve"> SEQ Equation \* ARABIC </w:instrText>
            </w:r>
            <w:r>
              <w:fldChar w:fldCharType="separate"/>
            </w:r>
            <w:r w:rsidR="00793942">
              <w:rPr>
                <w:noProof/>
              </w:rPr>
              <w:t>7</w:t>
            </w:r>
            <w:r>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3E5A0B">
        <w:trPr>
          <w:trHeight w:val="530"/>
        </w:trPr>
        <w:tc>
          <w:tcPr>
            <w:tcW w:w="0" w:type="auto"/>
          </w:tcPr>
          <w:p w14:paraId="02DCE750" w14:textId="1927250D" w:rsidR="003C6936" w:rsidRPr="003C6936" w:rsidRDefault="003C6936" w:rsidP="003C6936">
            <w:pPr>
              <w:ind w:firstLine="0"/>
              <w:rPr>
                <w:rFonts w:hint="eastAsia"/>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46F20A56" w:rsidR="003C6936" w:rsidRDefault="003C6936" w:rsidP="003E5A0B">
            <w:pPr>
              <w:pStyle w:val="a5"/>
              <w:ind w:firstLine="504"/>
            </w:pPr>
            <w:r>
              <w:t>(</w:t>
            </w:r>
            <w:r>
              <w:fldChar w:fldCharType="begin"/>
            </w:r>
            <w:r>
              <w:instrText xml:space="preserve"> SEQ Equation \* ARABIC </w:instrText>
            </w:r>
            <w:r>
              <w:fldChar w:fldCharType="separate"/>
            </w:r>
            <w:r w:rsidR="00E51D08">
              <w:rPr>
                <w:noProof/>
              </w:rPr>
              <w:t>8</w:t>
            </w:r>
            <w:r>
              <w:rPr>
                <w:noProof/>
              </w:rPr>
              <w:fldChar w:fldCharType="end"/>
            </w:r>
            <w:r>
              <w:t>)</w:t>
            </w:r>
          </w:p>
        </w:tc>
      </w:tr>
    </w:tbl>
    <w:p w14:paraId="4F795477" w14:textId="0E648178" w:rsidR="004C3F9E" w:rsidRPr="00AF2A20" w:rsidRDefault="001129FC" w:rsidP="0037695E">
      <w:pPr>
        <w:ind w:firstLine="0"/>
        <w:rPr>
          <w:rFonts w:hint="eastAsia"/>
        </w:rPr>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TableGrid"/>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7777777" w:rsidR="001F4546" w:rsidRDefault="001F4546" w:rsidP="001F4546">
            <w:pPr>
              <w:ind w:firstLine="0"/>
              <w:jc w:val="center"/>
            </w:pPr>
            <w:bookmarkStart w:id="59" w:name="_Toc357024748"/>
            <w:r>
              <w:rPr>
                <w:noProof/>
              </w:rPr>
              <w:drawing>
                <wp:inline distT="0" distB="0" distL="0" distR="0" wp14:anchorId="77F5B3D0" wp14:editId="2800243B">
                  <wp:extent cx="2146300" cy="2041520"/>
                  <wp:effectExtent l="0" t="0" r="6350" b="0"/>
                  <wp:docPr id="18" name="Picture 18"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96586" cy="2089351"/>
                          </a:xfrm>
                          <a:prstGeom prst="rect">
                            <a:avLst/>
                          </a:prstGeom>
                          <a:noFill/>
                          <a:ln>
                            <a:noFill/>
                          </a:ln>
                        </pic:spPr>
                      </pic:pic>
                    </a:graphicData>
                  </a:graphic>
                </wp:inline>
              </w:drawing>
            </w:r>
          </w:p>
          <w:p w14:paraId="53B849D0" w14:textId="1FF2E4F9" w:rsidR="001F4546" w:rsidRDefault="001F4546" w:rsidP="00A72415">
            <w:pPr>
              <w:pStyle w:val="Caption"/>
            </w:pPr>
            <w:bookmarkStart w:id="60" w:name="_Toc528105089"/>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5619F">
              <w:rPr>
                <w:noProof/>
              </w:rPr>
              <w:t>16</w:t>
            </w:r>
            <w:r>
              <w:fldChar w:fldCharType="end"/>
            </w:r>
            <w:r>
              <w:t xml:space="preserve"> – </w:t>
            </w:r>
            <w:r>
              <w:rPr>
                <w:rFonts w:hint="eastAsia"/>
              </w:rPr>
              <w:t>混合訊號</w:t>
            </w:r>
            <w:r w:rsidRPr="009270FA">
              <w:rPr>
                <w:rFonts w:hint="eastAsia"/>
                <w:b/>
              </w:rPr>
              <w:t>x</w:t>
            </w:r>
            <w:bookmarkEnd w:id="60"/>
          </w:p>
        </w:tc>
        <w:tc>
          <w:tcPr>
            <w:tcW w:w="4258" w:type="dxa"/>
          </w:tcPr>
          <w:p w14:paraId="5FF49ABC" w14:textId="77777777" w:rsidR="001F4546" w:rsidRDefault="001F4546" w:rsidP="001F4546">
            <w:pPr>
              <w:keepNext/>
              <w:ind w:firstLine="0"/>
              <w:jc w:val="center"/>
            </w:pPr>
            <w:r>
              <w:rPr>
                <w:noProof/>
              </w:rPr>
              <w:drawing>
                <wp:inline distT="0" distB="0" distL="0" distR="0" wp14:anchorId="287AB40A" wp14:editId="0659BDDA">
                  <wp:extent cx="2076450" cy="2062901"/>
                  <wp:effectExtent l="0" t="0" r="0" b="0"/>
                  <wp:docPr id="13" name="Picture 13" descr="https://lh4.googleusercontent.com/8_XLJmwFCtzzP_GhfeWwtuf2qoMNRTdLQaI213M2A1uzO59uTU3vNAYMhGYrIBOcUxH0Ae4v90cOBSYSFAVloXihuSWTSazzu9ztA44oIuzkwIWstiKdQ7SeFzsr8WMYDeIFBxB6jM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af5463a-7fff-7e4a-fc62-cadb50dbc779" descr="https://lh4.googleusercontent.com/8_XLJmwFCtzzP_GhfeWwtuf2qoMNRTdLQaI213M2A1uzO59uTU3vNAYMhGYrIBOcUxH0Ae4v90cOBSYSFAVloXihuSWTSazzu9ztA44oIuzkwIWstiKdQ7SeFzsr8WMYDeIFBxB6jM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083651" cy="2070055"/>
                          </a:xfrm>
                          <a:prstGeom prst="rect">
                            <a:avLst/>
                          </a:prstGeom>
                          <a:noFill/>
                          <a:ln>
                            <a:noFill/>
                          </a:ln>
                        </pic:spPr>
                      </pic:pic>
                    </a:graphicData>
                  </a:graphic>
                </wp:inline>
              </w:drawing>
            </w:r>
          </w:p>
          <w:p w14:paraId="45E106E6" w14:textId="7E642696" w:rsidR="001F4546" w:rsidRDefault="001F4546" w:rsidP="00A72415">
            <w:pPr>
              <w:pStyle w:val="Caption"/>
              <w:rPr>
                <w:rFonts w:hint="eastAsia"/>
              </w:rPr>
            </w:pPr>
            <w:bookmarkStart w:id="61" w:name="_Toc528105090"/>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5619F">
              <w:rPr>
                <w:noProof/>
              </w:rPr>
              <w:t>17</w:t>
            </w:r>
            <w:r>
              <w:fldChar w:fldCharType="end"/>
            </w:r>
            <w:r>
              <w:t xml:space="preserve"> – </w:t>
            </w:r>
            <w:r>
              <w:rPr>
                <w:rFonts w:hint="eastAsia"/>
              </w:rPr>
              <w:t>白化訊號</w:t>
            </w:r>
            <w:r w:rsidR="00A11619">
              <w:rPr>
                <w:rFonts w:hint="eastAsia"/>
                <w:b/>
              </w:rPr>
              <w:t>z</w:t>
            </w:r>
            <w:bookmarkEnd w:id="61"/>
          </w:p>
        </w:tc>
      </w:tr>
    </w:tbl>
    <w:p w14:paraId="31ACF443" w14:textId="793EE091"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1C51CD">
        <w:instrText xml:space="preserve"> ADDIN ZOTERO_ITEM CSL_CITATION {"citationID":"BFBq9W7o","properties":{"formattedCitation":"[44]","plainCitation":"[44]","noteIndex":0},"citationItems":[{"id":152,"uris":["http://zotero.org/users/local/l5zLMfmU/items/Z7XPJQ55"],"uri":["http://zotero.org/users/local/l5zLMfmU/items/Z7XPJQ55"],"itemData":{"id":152,"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1C51CD" w:rsidRPr="001F2D1A">
        <w:t>[44]</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w:t>
      </w:r>
      <w:r w:rsidR="004A14A7">
        <w:rPr>
          <w:rFonts w:hint="eastAsia"/>
        </w:rPr>
        <w:t>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Pr>
        <w:rPr>
          <w:rFonts w:hint="eastAsia"/>
        </w:rPr>
      </w:pPr>
    </w:p>
    <w:p w14:paraId="1979B33E" w14:textId="77777777" w:rsidR="006F0007" w:rsidRDefault="006F0007">
      <w:pPr>
        <w:wordWrap/>
        <w:snapToGrid/>
        <w:spacing w:line="240" w:lineRule="auto"/>
        <w:ind w:firstLine="0"/>
      </w:pPr>
      <w:r>
        <w:br w:type="page"/>
      </w:r>
    </w:p>
    <w:p w14:paraId="77F95AFE" w14:textId="20BA2995" w:rsidR="0025716A" w:rsidRPr="003554FD" w:rsidRDefault="00AE7836" w:rsidP="006C0B0C">
      <w:pPr>
        <w:rPr>
          <w:rFonts w:hint="eastAsia"/>
        </w:rPr>
      </w:pPr>
      <w:r>
        <w:rPr>
          <w:rFonts w:hint="eastAsia"/>
        </w:rPr>
        <w:lastRenderedPageBreak/>
        <w:t>定義此旋轉矩陣為</w:t>
      </w:r>
      <w:r>
        <w:rPr>
          <w:b/>
        </w:rPr>
        <w:t>W</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3E5A0B">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m:t>
                </m:r>
                <m:r>
                  <m:rPr>
                    <m:sty m:val="b"/>
                  </m:rPr>
                  <w:rPr>
                    <w:rFonts w:ascii="Cambria Math" w:hAnsi="Cambria Math"/>
                  </w:rPr>
                  <m:t>=WVAs</m:t>
                </m:r>
              </m:oMath>
            </m:oMathPara>
          </w:p>
        </w:tc>
        <w:tc>
          <w:tcPr>
            <w:tcW w:w="0" w:type="auto"/>
          </w:tcPr>
          <w:p w14:paraId="773BCFE7" w14:textId="7CD11E49" w:rsidR="00A11619" w:rsidRDefault="00A11619" w:rsidP="003E5A0B">
            <w:pPr>
              <w:pStyle w:val="a5"/>
              <w:ind w:firstLine="504"/>
            </w:pPr>
            <w:r>
              <w:t>(</w:t>
            </w:r>
            <w:r>
              <w:fldChar w:fldCharType="begin"/>
            </w:r>
            <w:r>
              <w:instrText xml:space="preserve"> SEQ Equation \* ARABIC </w:instrText>
            </w:r>
            <w:r>
              <w:fldChar w:fldCharType="separate"/>
            </w:r>
            <w:r w:rsidR="00B96020">
              <w:rPr>
                <w:noProof/>
              </w:rPr>
              <w:t>9</w:t>
            </w:r>
            <w:r>
              <w:rPr>
                <w:noProof/>
              </w:rPr>
              <w:fldChar w:fldCharType="end"/>
            </w:r>
            <w:r>
              <w:t>)</w:t>
            </w:r>
          </w:p>
        </w:tc>
      </w:tr>
    </w:tbl>
    <w:p w14:paraId="3435D1C3" w14:textId="5DE46DB5"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3E5A0B">
        <w:trPr>
          <w:trHeight w:val="530"/>
        </w:trPr>
        <w:tc>
          <w:tcPr>
            <w:tcW w:w="0" w:type="auto"/>
          </w:tcPr>
          <w:p w14:paraId="4DA863E9" w14:textId="11ABDCFF" w:rsidR="00B96020" w:rsidRPr="00B96020" w:rsidRDefault="00EF21D6" w:rsidP="00B96020">
            <w:pPr>
              <w:ind w:firstLine="0"/>
              <w:rPr>
                <w:rFonts w:hint="eastAsia"/>
              </w:rPr>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1DFFC1B2" w:rsidR="00B96020" w:rsidRDefault="00B96020" w:rsidP="003E5A0B">
            <w:pPr>
              <w:pStyle w:val="a5"/>
              <w:ind w:firstLine="504"/>
            </w:pPr>
            <w:r>
              <w:t>(</w:t>
            </w:r>
            <w:r>
              <w:fldChar w:fldCharType="begin"/>
            </w:r>
            <w:r>
              <w:instrText xml:space="preserve"> SEQ Equation \* ARABIC </w:instrText>
            </w:r>
            <w:r>
              <w:fldChar w:fldCharType="separate"/>
            </w:r>
            <w:r w:rsidR="00EF21D6">
              <w:rPr>
                <w:noProof/>
              </w:rPr>
              <w:t>10</w:t>
            </w:r>
            <w:r>
              <w:rPr>
                <w:noProof/>
              </w:rPr>
              <w:fldChar w:fldCharType="end"/>
            </w:r>
            <w:r>
              <w:t>)</w:t>
            </w:r>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Pr>
        <w:rPr>
          <w:rFonts w:hint="eastAsia"/>
        </w:rPr>
      </w:pPr>
    </w:p>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3E5A0B">
        <w:trPr>
          <w:trHeight w:val="530"/>
        </w:trPr>
        <w:tc>
          <w:tcPr>
            <w:tcW w:w="0" w:type="auto"/>
          </w:tcPr>
          <w:p w14:paraId="5EB0187F" w14:textId="4437EF54" w:rsidR="0015493D" w:rsidRPr="00B96020" w:rsidRDefault="0015493D" w:rsidP="0015493D">
            <w:pPr>
              <w:ind w:firstLine="0"/>
              <w:rPr>
                <w:rFonts w:hint="eastAsia"/>
              </w:rPr>
            </w:pPr>
            <m:oMathPara>
              <m:oMathParaPr>
                <m:jc m:val="center"/>
              </m:oMathParaPr>
              <m:oMath>
                <m:r>
                  <m:rPr>
                    <m:sty m:val="b"/>
                  </m:rPr>
                  <w:rPr>
                    <w:rFonts w:ascii="Cambria Math" w:hAnsi="Cambria Math"/>
                  </w:rPr>
                  <m:t>z</m:t>
                </m:r>
                <m:r>
                  <m:rPr>
                    <m:sty m:val="b"/>
                  </m:rPr>
                  <w:rPr>
                    <w:rFonts w:ascii="Cambria Math" w:hAnsi="Cambria Math"/>
                  </w:rPr>
                  <m:t>=</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05911AC0" w:rsidR="0015493D" w:rsidRDefault="0015493D" w:rsidP="003E5A0B">
            <w:pPr>
              <w:pStyle w:val="a5"/>
              <w:ind w:firstLine="504"/>
            </w:pPr>
            <w:r>
              <w:t>(</w:t>
            </w:r>
            <w:r>
              <w:fldChar w:fldCharType="begin"/>
            </w:r>
            <w:r>
              <w:instrText xml:space="preserve"> SEQ Equation \* ARABIC </w:instrText>
            </w:r>
            <w:r>
              <w:fldChar w:fldCharType="separate"/>
            </w:r>
            <w:r w:rsidR="00741012">
              <w:rPr>
                <w:noProof/>
              </w:rPr>
              <w:t>11</w:t>
            </w:r>
            <w:r>
              <w:rPr>
                <w:noProof/>
              </w:rPr>
              <w:fldChar w:fldCharType="end"/>
            </w:r>
            <w:r>
              <w:t>)</w:t>
            </w:r>
          </w:p>
        </w:tc>
      </w:tr>
    </w:tbl>
    <w:p w14:paraId="0B5A7A5A" w14:textId="6BEE0CC3" w:rsidR="001F4546" w:rsidRPr="00BA18DC" w:rsidRDefault="00A918F7" w:rsidP="00BA18DC">
      <w:pPr>
        <w:rPr>
          <w:rFonts w:hint="eastAsia"/>
        </w:rPr>
      </w:pPr>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5E258D0E"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FA4858" w:rsidRPr="00FA4858">
        <w:rPr>
          <w:rFonts w:hint="eastAsia"/>
        </w:rPr>
        <w:t>為</w:t>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3E5A0B">
        <w:trPr>
          <w:trHeight w:val="530"/>
        </w:trPr>
        <w:tc>
          <w:tcPr>
            <w:tcW w:w="0" w:type="auto"/>
          </w:tcPr>
          <w:p w14:paraId="58B0629B" w14:textId="0701BDB3" w:rsidR="00315094" w:rsidRPr="00B96020" w:rsidRDefault="00046186" w:rsidP="00046186">
            <w:pPr>
              <w:ind w:firstLine="0"/>
              <w:rPr>
                <w:rFonts w:hint="eastAsia"/>
              </w:rPr>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m:t>
                          </m:r>
                          <m:r>
                            <w:rPr>
                              <w:rFonts w:ascii="Cambria Math" w:hAnsi="Cambria Math"/>
                            </w:rPr>
                            <m:t>sinφ</m:t>
                          </m:r>
                        </m:e>
                        <m:e>
                          <m:r>
                            <w:rPr>
                              <w:rFonts w:ascii="Cambria Math" w:hAnsi="Cambria Math"/>
                            </w:rPr>
                            <m:t>-</m:t>
                          </m:r>
                          <m:r>
                            <w:rPr>
                              <w:rFonts w:ascii="Cambria Math" w:hAnsi="Cambria Math"/>
                            </w:rPr>
                            <m:t>cosφ</m:t>
                          </m:r>
                        </m:e>
                      </m:mr>
                    </m:m>
                  </m:e>
                </m:d>
              </m:oMath>
            </m:oMathPara>
          </w:p>
        </w:tc>
        <w:tc>
          <w:tcPr>
            <w:tcW w:w="0" w:type="auto"/>
          </w:tcPr>
          <w:p w14:paraId="01C3ACF4" w14:textId="33608864" w:rsidR="00315094" w:rsidRDefault="00315094" w:rsidP="003E5A0B">
            <w:pPr>
              <w:pStyle w:val="a5"/>
              <w:ind w:firstLine="504"/>
            </w:pPr>
            <w:r>
              <w:t>(</w:t>
            </w:r>
            <w:r>
              <w:fldChar w:fldCharType="begin"/>
            </w:r>
            <w:r>
              <w:instrText xml:space="preserve"> SEQ Equation \* ARABIC </w:instrText>
            </w:r>
            <w:r>
              <w:fldChar w:fldCharType="separate"/>
            </w:r>
            <w:r w:rsidR="00046186">
              <w:rPr>
                <w:noProof/>
              </w:rPr>
              <w:t>12</w:t>
            </w:r>
            <w:r>
              <w:rPr>
                <w:noProof/>
              </w:rPr>
              <w:fldChar w:fldCharType="end"/>
            </w:r>
            <w:r>
              <w:t>)</w:t>
            </w:r>
          </w:p>
        </w:tc>
      </w:tr>
    </w:tbl>
    <w:p w14:paraId="32EB5E56" w14:textId="57332FDF" w:rsidR="00FA4858" w:rsidRDefault="00A07D93" w:rsidP="003616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r>
          <m:rPr>
            <m:sty m:val="p"/>
          </m:rPr>
          <w:rPr>
            <w:rFonts w:ascii="Cambria Math" w:hAnsi="Cambria Math"/>
          </w:rPr>
          <m:t>)</m:t>
        </m:r>
      </m:oMath>
      <w:r w:rsidR="00685607">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3E5A0B">
        <w:trPr>
          <w:trHeight w:val="530"/>
        </w:trPr>
        <w:tc>
          <w:tcPr>
            <w:tcW w:w="0" w:type="auto"/>
          </w:tcPr>
          <w:p w14:paraId="3E8A4D0E" w14:textId="140FE060" w:rsidR="00685607" w:rsidRPr="005245DD" w:rsidRDefault="005245DD" w:rsidP="005245DD">
            <w:pPr>
              <w:ind w:firstLine="0"/>
              <w:rPr>
                <w:rFonts w:hint="eastAsia"/>
              </w:rPr>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485BF8B4" w:rsidR="00685607" w:rsidRDefault="00685607" w:rsidP="003E5A0B">
            <w:pPr>
              <w:pStyle w:val="a5"/>
              <w:ind w:firstLine="504"/>
            </w:pPr>
            <w:r>
              <w:t>(</w:t>
            </w:r>
            <w:r>
              <w:fldChar w:fldCharType="begin"/>
            </w:r>
            <w:r>
              <w:instrText xml:space="preserve"> SEQ Equation \* ARABIC </w:instrText>
            </w:r>
            <w:r>
              <w:fldChar w:fldCharType="separate"/>
            </w:r>
            <w:r>
              <w:rPr>
                <w:noProof/>
              </w:rPr>
              <w:t>13</w:t>
            </w:r>
            <w:r>
              <w:rPr>
                <w:noProof/>
              </w:rPr>
              <w:fldChar w:fldCharType="end"/>
            </w:r>
            <w:r>
              <w:t>)</w:t>
            </w:r>
          </w:p>
        </w:tc>
      </w:tr>
    </w:tbl>
    <w:p w14:paraId="597F28CB" w14:textId="1357B168" w:rsidR="00685607" w:rsidRDefault="005245DD" w:rsidP="003616B5">
      <w:pPr>
        <w:rPr>
          <w:rFonts w:hint="eastAsia"/>
        </w:rPr>
      </w:pPr>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24EF5990" w:rsidR="00E879E8" w:rsidRDefault="00E879E8" w:rsidP="003616B5">
      <w:r>
        <w:rPr>
          <w:rFonts w:hint="eastAsia"/>
        </w:rPr>
        <w:t>現在我們可以利用</w:t>
      </w:r>
      <w:r w:rsidRPr="00E879E8">
        <w:rPr>
          <w:rFonts w:hint="eastAsia"/>
        </w:rPr>
        <w:t>梯度下降法</w:t>
      </w:r>
      <w:r>
        <w:rPr>
          <w:rFonts w:hint="eastAsia"/>
        </w:rPr>
        <w:t>（</w:t>
      </w:r>
      <w:r>
        <w:rPr>
          <w:rStyle w:val="langwithname"/>
          <w:lang w:val="en"/>
        </w:rPr>
        <w:t>Gradient descent</w:t>
      </w:r>
      <w:r>
        <w:rPr>
          <w:rFonts w:hint="eastAsia"/>
        </w:rPr>
        <w:t>）找出最佳的</w:t>
      </w:r>
      <m:oMath>
        <m:r>
          <w:rPr>
            <w:rFonts w:ascii="Cambria Math" w:hAnsi="Cambria Math"/>
          </w:rPr>
          <m:t>φ</m:t>
        </m:r>
      </m:oMath>
      <w:r>
        <w:rPr>
          <w:rFonts w:hint="eastAsia"/>
        </w:rPr>
        <w:t>值，</w:t>
      </w:r>
      <w:r w:rsidR="007368A4">
        <w:rPr>
          <w:rFonts w:hint="eastAsia"/>
        </w:rPr>
        <w:t>最後</w:t>
      </w:r>
      <w:r>
        <w:rPr>
          <w:rFonts w:hint="eastAsia"/>
        </w:rPr>
        <w:t>建構出</w:t>
      </w:r>
      <m:oMath>
        <m:r>
          <m:rPr>
            <m:sty m:val="b"/>
          </m:rPr>
          <w:rPr>
            <w:rFonts w:ascii="Cambria Math" w:hAnsi="Cambria Math" w:hint="eastAsia"/>
          </w:rPr>
          <m:t>W</m:t>
        </m:r>
      </m:oMath>
      <w:r w:rsidRPr="000629D3">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3E5A0B">
        <w:trPr>
          <w:trHeight w:val="530"/>
        </w:trPr>
        <w:tc>
          <w:tcPr>
            <w:tcW w:w="0" w:type="auto"/>
          </w:tcPr>
          <w:p w14:paraId="21061324" w14:textId="1B8EE271" w:rsidR="008014EB" w:rsidRPr="00A9756C" w:rsidRDefault="00A9756C" w:rsidP="00A9756C">
            <w:pPr>
              <w:ind w:firstLine="0"/>
              <w:rPr>
                <w:rFonts w:hint="eastAsia"/>
              </w:rPr>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m:t>
                </m:r>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0E19BF2D" w:rsidR="008014EB" w:rsidRDefault="008014EB" w:rsidP="003E5A0B">
            <w:pPr>
              <w:pStyle w:val="a5"/>
              <w:ind w:firstLine="504"/>
            </w:pPr>
            <w:r>
              <w:t>(</w:t>
            </w:r>
            <w:r>
              <w:fldChar w:fldCharType="begin"/>
            </w:r>
            <w:r>
              <w:instrText xml:space="preserve"> SEQ Equation \* ARABIC </w:instrText>
            </w:r>
            <w:r>
              <w:fldChar w:fldCharType="separate"/>
            </w:r>
            <w:r w:rsidR="00BF794F">
              <w:rPr>
                <w:noProof/>
              </w:rPr>
              <w:t>14</w:t>
            </w:r>
            <w:r>
              <w:rPr>
                <w:noProof/>
              </w:rPr>
              <w:fldChar w:fldCharType="end"/>
            </w:r>
            <w:r>
              <w:t>)</w:t>
            </w:r>
          </w:p>
        </w:tc>
      </w:tr>
    </w:tbl>
    <w:tbl>
      <w:tblPr>
        <w:tblStyle w:val="TableGrid"/>
        <w:tblW w:w="0" w:type="auto"/>
        <w:tblLook w:val="04A0" w:firstRow="1" w:lastRow="0" w:firstColumn="1" w:lastColumn="0" w:noHBand="0" w:noVBand="1"/>
      </w:tblPr>
      <w:tblGrid>
        <w:gridCol w:w="2693"/>
        <w:gridCol w:w="2797"/>
        <w:gridCol w:w="2898"/>
      </w:tblGrid>
      <w:tr w:rsidR="00EB7297" w14:paraId="04B370C9" w14:textId="77777777" w:rsidTr="00986665">
        <w:tc>
          <w:tcPr>
            <w:tcW w:w="2693" w:type="dxa"/>
          </w:tcPr>
          <w:p w14:paraId="041E0CE6" w14:textId="77777777" w:rsidR="00EB7297" w:rsidRDefault="00EB7297" w:rsidP="00EB7297">
            <w:pPr>
              <w:ind w:firstLine="0"/>
              <w:jc w:val="center"/>
            </w:pPr>
            <w:r>
              <w:rPr>
                <w:noProof/>
              </w:rPr>
              <w:drawing>
                <wp:inline distT="0" distB="0" distL="0" distR="0" wp14:anchorId="4008F129" wp14:editId="1E95BE1F">
                  <wp:extent cx="1474318" cy="1403350"/>
                  <wp:effectExtent l="0" t="0" r="0" b="6350"/>
                  <wp:docPr id="20" name="Picture 20" descr="https://lh5.googleusercontent.com/WpFQUUP0SJsRCmKsv9BM2DZStkFYDAb2bezL5fk8ebkkWiDm3NPAyGPwuxvEE37o7IUonnkCTEM5av2Jseh2Mt9457rq5fN484cSRWew7PfKthWqKKhw13DWJbOFHBU-oV0fPtkbJ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5.googleusercontent.com/WpFQUUP0SJsRCmKsv9BM2DZStkFYDAb2bezL5fk8ebkkWiDm3NPAyGPwuxvEE37o7IUonnkCTEM5av2Jseh2Mt9457rq5fN484cSRWew7PfKthWqKKhw13DWJbOFHBU-oV0fPtkbJrA"/>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483333" cy="1411931"/>
                          </a:xfrm>
                          <a:prstGeom prst="rect">
                            <a:avLst/>
                          </a:prstGeom>
                          <a:noFill/>
                          <a:ln>
                            <a:noFill/>
                          </a:ln>
                        </pic:spPr>
                      </pic:pic>
                    </a:graphicData>
                  </a:graphic>
                </wp:inline>
              </w:drawing>
            </w:r>
          </w:p>
          <w:p w14:paraId="31354187" w14:textId="639E478E" w:rsidR="00EB7297" w:rsidRDefault="00EB7297" w:rsidP="00A72415">
            <w:pPr>
              <w:pStyle w:val="Caption"/>
              <w:rPr>
                <w:rFonts w:hint="eastAsia"/>
              </w:rPr>
            </w:pPr>
            <w:bookmarkStart w:id="62" w:name="_Toc528105091"/>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5619F">
              <w:rPr>
                <w:noProof/>
              </w:rPr>
              <w:t>18</w:t>
            </w:r>
            <w:r>
              <w:fldChar w:fldCharType="end"/>
            </w:r>
            <w:r>
              <w:rPr>
                <w:rFonts w:hint="eastAsia"/>
              </w:rPr>
              <w:t xml:space="preserve"> </w:t>
            </w:r>
            <w:r>
              <w:t>–</w:t>
            </w:r>
            <w:r>
              <w:rPr>
                <w:rFonts w:hint="eastAsia"/>
              </w:rPr>
              <w:t xml:space="preserve"> </w:t>
            </w:r>
            <w:r w:rsidRPr="00E879E8">
              <w:rPr>
                <w:rFonts w:hint="eastAsia"/>
              </w:rPr>
              <w:t>梯度下降</w:t>
            </w:r>
            <w:r>
              <w:rPr>
                <w:rFonts w:hint="eastAsia"/>
              </w:rPr>
              <w:t>0次</w:t>
            </w:r>
            <w:bookmarkEnd w:id="62"/>
          </w:p>
        </w:tc>
        <w:tc>
          <w:tcPr>
            <w:tcW w:w="2797" w:type="dxa"/>
          </w:tcPr>
          <w:p w14:paraId="30AB110F" w14:textId="77777777" w:rsidR="00EB7297" w:rsidRDefault="00EB7297" w:rsidP="00EB7297">
            <w:pPr>
              <w:ind w:firstLine="0"/>
              <w:jc w:val="center"/>
            </w:pPr>
            <w:r>
              <w:rPr>
                <w:noProof/>
              </w:rPr>
              <w:drawing>
                <wp:inline distT="0" distB="0" distL="0" distR="0" wp14:anchorId="13C357FE" wp14:editId="0530157B">
                  <wp:extent cx="1509193" cy="1422400"/>
                  <wp:effectExtent l="0" t="0" r="0" b="6350"/>
                  <wp:docPr id="19" name="Picture 19" descr="https://lh6.googleusercontent.com/_LA3X_InXSwy9NKOTNGN499C9GzDSEqT2whN0FLTox0iz6KHxenRqHA2cmOTcM9zBITuv2FvQ3rX-QJJBDDvUsvuj9iCNMBk0u63gn2Fq0L3qfcQRYHGV9r74CCzizfdCCid4YyezQ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_LA3X_InXSwy9NKOTNGN499C9GzDSEqT2whN0FLTox0iz6KHxenRqHA2cmOTcM9zBITuv2FvQ3rX-QJJBDDvUsvuj9iCNMBk0u63gn2Fq0L3qfcQRYHGV9r74CCzizfdCCid4YyezQ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30274" cy="1442269"/>
                          </a:xfrm>
                          <a:prstGeom prst="rect">
                            <a:avLst/>
                          </a:prstGeom>
                          <a:noFill/>
                          <a:ln>
                            <a:noFill/>
                          </a:ln>
                        </pic:spPr>
                      </pic:pic>
                    </a:graphicData>
                  </a:graphic>
                </wp:inline>
              </w:drawing>
            </w:r>
          </w:p>
          <w:p w14:paraId="631FA48B" w14:textId="5C6DACC5" w:rsidR="00EB7297" w:rsidRDefault="00EB7297" w:rsidP="00EB7297">
            <w:pPr>
              <w:ind w:firstLine="0"/>
              <w:jc w:val="center"/>
              <w:rPr>
                <w:rFonts w:hint="eastAsia"/>
              </w:rPr>
            </w:pPr>
            <w:bookmarkStart w:id="63" w:name="_Toc52810509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5619F">
              <w:rPr>
                <w:noProof/>
              </w:rPr>
              <w:t>19</w:t>
            </w:r>
            <w:r>
              <w:fldChar w:fldCharType="end"/>
            </w:r>
            <w:r>
              <w:rPr>
                <w:rFonts w:hint="eastAsia"/>
              </w:rPr>
              <w:t xml:space="preserve"> </w:t>
            </w:r>
            <w:r>
              <w:t>–</w:t>
            </w:r>
            <w:r>
              <w:rPr>
                <w:rFonts w:hint="eastAsia"/>
              </w:rPr>
              <w:t xml:space="preserve"> </w:t>
            </w:r>
            <w:r w:rsidRPr="00E879E8">
              <w:rPr>
                <w:rFonts w:hint="eastAsia"/>
              </w:rPr>
              <w:t>梯度下降</w:t>
            </w:r>
            <w:r>
              <w:rPr>
                <w:rFonts w:hint="eastAsia"/>
              </w:rPr>
              <w:t>150</w:t>
            </w:r>
            <w:r>
              <w:rPr>
                <w:rFonts w:hint="eastAsia"/>
              </w:rPr>
              <w:t>次</w:t>
            </w:r>
            <w:bookmarkEnd w:id="63"/>
          </w:p>
        </w:tc>
        <w:tc>
          <w:tcPr>
            <w:tcW w:w="2898" w:type="dxa"/>
          </w:tcPr>
          <w:p w14:paraId="1102A556" w14:textId="77777777" w:rsidR="00EB7297" w:rsidRDefault="00EB7297" w:rsidP="00EB7297">
            <w:pPr>
              <w:ind w:firstLine="0"/>
              <w:jc w:val="center"/>
            </w:pPr>
            <w:r>
              <w:rPr>
                <w:noProof/>
              </w:rPr>
              <w:drawing>
                <wp:inline distT="0" distB="0" distL="0" distR="0" wp14:anchorId="413679DF" wp14:editId="09C595FB">
                  <wp:extent cx="1483933" cy="1447800"/>
                  <wp:effectExtent l="0" t="0" r="2540" b="0"/>
                  <wp:docPr id="21" name="Picture 21" descr="https://lh6.googleusercontent.com/Y5XRcwuynyV8nkORz_5QKZvHsMMXDY6NES1IVm5jdpBHxHDSa6h1kWwjIGGqgBisVL1ASx74q3tHH24kW8oQYlKS1FwuY248fg5seWukTUeaB0RC3hUoceSIzV2sK8WPjXJMtVMag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3ebcf8a-7fff-8ce7-6de8-7bb6c1a98274" descr="https://lh6.googleusercontent.com/Y5XRcwuynyV8nkORz_5QKZvHsMMXDY6NES1IVm5jdpBHxHDSa6h1kWwjIGGqgBisVL1ASx74q3tHH24kW8oQYlKS1FwuY248fg5seWukTUeaB0RC3hUoceSIzV2sK8WPjXJMtVMagm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09767" cy="1473005"/>
                          </a:xfrm>
                          <a:prstGeom prst="rect">
                            <a:avLst/>
                          </a:prstGeom>
                          <a:noFill/>
                          <a:ln>
                            <a:noFill/>
                          </a:ln>
                        </pic:spPr>
                      </pic:pic>
                    </a:graphicData>
                  </a:graphic>
                </wp:inline>
              </w:drawing>
            </w:r>
          </w:p>
          <w:p w14:paraId="4FF853CB" w14:textId="52CAD006" w:rsidR="00EB7297" w:rsidRDefault="00EB7297" w:rsidP="00EB7297">
            <w:pPr>
              <w:keepNext/>
              <w:ind w:firstLine="0"/>
              <w:jc w:val="center"/>
              <w:rPr>
                <w:rFonts w:hint="eastAsia"/>
              </w:rPr>
            </w:pPr>
            <w:bookmarkStart w:id="64" w:name="_Toc52810509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5619F">
              <w:rPr>
                <w:noProof/>
              </w:rPr>
              <w:t>20</w:t>
            </w:r>
            <w:r>
              <w:fldChar w:fldCharType="end"/>
            </w:r>
            <w:r>
              <w:rPr>
                <w:rFonts w:hint="eastAsia"/>
              </w:rPr>
              <w:t xml:space="preserve"> </w:t>
            </w:r>
            <w:r>
              <w:t>–</w:t>
            </w:r>
            <w:r>
              <w:rPr>
                <w:rFonts w:hint="eastAsia"/>
              </w:rPr>
              <w:t xml:space="preserve"> </w:t>
            </w:r>
            <w:r w:rsidRPr="00E879E8">
              <w:rPr>
                <w:rFonts w:hint="eastAsia"/>
              </w:rPr>
              <w:t>梯度下降</w:t>
            </w:r>
            <w:r>
              <w:t>400</w:t>
            </w:r>
            <w:r>
              <w:rPr>
                <w:rFonts w:hint="eastAsia"/>
              </w:rPr>
              <w:t>次</w:t>
            </w:r>
            <w:bookmarkEnd w:id="64"/>
          </w:p>
        </w:tc>
      </w:tr>
    </w:tbl>
    <w:p w14:paraId="0C1F8625" w14:textId="6252A67C" w:rsidR="00CD7296" w:rsidRDefault="00986665" w:rsidP="00986665">
      <w:pPr>
        <w:rPr>
          <w:noProof/>
        </w:rPr>
      </w:pPr>
      <w:bookmarkStart w:id="65" w:name="_Toc528105406"/>
      <w:r>
        <w:rPr>
          <w:rFonts w:hint="eastAsia"/>
          <w:noProof/>
        </w:rPr>
        <w:lastRenderedPageBreak/>
        <w:t>以上為</w:t>
      </w:r>
      <w:r>
        <w:rPr>
          <w:rFonts w:hint="eastAsia"/>
          <w:noProof/>
        </w:rPr>
        <w:t>nICA</w:t>
      </w:r>
      <w:r>
        <w:rPr>
          <w:rFonts w:hint="eastAsia"/>
          <w:noProof/>
        </w:rPr>
        <w:t>在</w:t>
      </w:r>
      <w:r>
        <w:rPr>
          <w:rFonts w:hint="eastAsia"/>
          <w:noProof/>
        </w:rPr>
        <w:t>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250804">
        <w:rPr>
          <w:noProof/>
        </w:rPr>
        <w:fldChar w:fldCharType="begin"/>
      </w:r>
      <w:r w:rsidR="00250804">
        <w:rPr>
          <w:noProof/>
        </w:rPr>
        <w:instrText xml:space="preserve"> ADDIN ZOTERO_ITEM CSL_CITATION {"citationID":"lYpGO1Q3","properties":{"formattedCitation":"[42]","plainCitation":"[42]","noteIndex":0},"citationItems":[{"id":132,"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250804">
        <w:rPr>
          <w:noProof/>
        </w:rPr>
        <w:fldChar w:fldCharType="separate"/>
      </w:r>
      <w:r w:rsidR="00250804" w:rsidRPr="00250804">
        <w:t>[42]</w:t>
      </w:r>
      <w:r w:rsidR="00250804">
        <w:rPr>
          <w:noProof/>
        </w:rPr>
        <w:fldChar w:fldCharType="end"/>
      </w:r>
      <w:r w:rsidR="00CD7296">
        <w:rPr>
          <w:rFonts w:hint="eastAsia"/>
          <w:noProof/>
        </w:rPr>
        <w:t>。</w:t>
      </w:r>
    </w:p>
    <w:p w14:paraId="2E7826CE" w14:textId="0D51D12F" w:rsidR="00986665" w:rsidRDefault="00D12D37" w:rsidP="00CD7296">
      <w:pPr>
        <w:rPr>
          <w:noProof/>
        </w:rPr>
      </w:pPr>
      <w:r>
        <w:rPr>
          <w:rFonts w:hint="eastAsia"/>
          <w:noProof/>
        </w:rPr>
        <w:t>以下是</w:t>
      </w:r>
      <w:r>
        <w:rPr>
          <w:rFonts w:hint="eastAsia"/>
          <w:noProof/>
        </w:rPr>
        <w:t>nICA</w:t>
      </w:r>
      <w:r>
        <w:rPr>
          <w:rFonts w:hint="eastAsia"/>
          <w:noProof/>
        </w:rPr>
        <w:t>處理</w:t>
      </w:r>
      <w:r w:rsidR="00CD7296">
        <w:rPr>
          <w:rFonts w:hint="eastAsia"/>
          <w:noProof/>
        </w:rPr>
        <w:t>N</w:t>
      </w:r>
      <w:r w:rsidR="00CD7296">
        <w:rPr>
          <w:rFonts w:hint="eastAsia"/>
          <w:noProof/>
        </w:rPr>
        <w:t>維</w:t>
      </w:r>
      <w:r>
        <w:rPr>
          <w:rFonts w:hint="eastAsia"/>
          <w:noProof/>
        </w:rPr>
        <w:t>問題的步驟</w:t>
      </w:r>
      <w:r w:rsidR="00055875">
        <w:rPr>
          <w:rFonts w:hint="eastAsia"/>
          <w:noProof/>
        </w:rPr>
        <w:t>：</w:t>
      </w:r>
    </w:p>
    <w:p w14:paraId="294F438C" w14:textId="6F4E677C" w:rsidR="00B47D07" w:rsidRPr="00B47D07" w:rsidRDefault="00C71D64" w:rsidP="00B47D07">
      <w:pPr>
        <w:pStyle w:val="ListParagraph"/>
        <w:numPr>
          <w:ilvl w:val="0"/>
          <w:numId w:val="18"/>
        </w:numPr>
        <w:rPr>
          <w:noProof/>
        </w:rPr>
      </w:pPr>
      <w:r>
        <w:rPr>
          <w:rFonts w:hint="eastAsia"/>
          <w:noProof/>
        </w:rPr>
        <w:t>設一</w:t>
      </w:r>
      <w:r w:rsidR="00DB6642">
        <w:rPr>
          <w:rFonts w:hint="eastAsia"/>
          <w:noProof/>
        </w:rPr>
        <w:t>N</w:t>
      </w:r>
      <w:r w:rsidR="00DB6642">
        <w:rPr>
          <w:rFonts w:hint="eastAsia"/>
          <w:noProof/>
        </w:rPr>
        <w:t>維</w:t>
      </w:r>
      <w:r>
        <w:rPr>
          <w:rFonts w:hint="eastAsia"/>
          <w:noProof/>
        </w:rPr>
        <w:t>旋轉矩陣</w:t>
      </w:r>
      <w:r w:rsidRPr="00C71D64">
        <w:rPr>
          <w:b/>
          <w:noProof/>
        </w:rPr>
        <w:t>W</w:t>
      </w:r>
      <w:r>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p>
    <w:p w14:paraId="485C7800" w14:textId="1A018D4F" w:rsidR="00C71D64" w:rsidRDefault="00D721D7" w:rsidP="00C71D64">
      <w:pPr>
        <w:pStyle w:val="ListParagraph"/>
        <w:numPr>
          <w:ilvl w:val="0"/>
          <w:numId w:val="18"/>
        </w:numPr>
        <w:rPr>
          <w:noProof/>
        </w:rPr>
      </w:pPr>
      <w:r>
        <w:rPr>
          <w:rFonts w:hint="eastAsia"/>
          <w:noProof/>
        </w:rPr>
        <w:t>兩兩計算</w:t>
      </w:r>
      <w:r w:rsidR="0092649B">
        <w:rPr>
          <w:rFonts w:hint="eastAsia"/>
          <w:noProof/>
        </w:rPr>
        <w:t>資料</w:t>
      </w:r>
      <w:r>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p>
    <w:p w14:paraId="44296018" w14:textId="3B266117" w:rsidR="00BC58A7" w:rsidRDefault="00541391" w:rsidP="00C71D64">
      <w:pPr>
        <w:pStyle w:val="ListParagraph"/>
        <w:numPr>
          <w:ilvl w:val="0"/>
          <w:numId w:val="18"/>
        </w:numPr>
        <w:rPr>
          <w:noProof/>
        </w:rPr>
      </w:pPr>
      <w:r>
        <w:rPr>
          <w:rFonts w:hint="eastAsia"/>
          <w:noProof/>
        </w:rPr>
        <w:t>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Pr>
          <w:rFonts w:hint="eastAsia"/>
          <w:noProof/>
        </w:rPr>
        <w:t>構成二維資料矩陣</w:t>
      </w:r>
    </w:p>
    <w:p w14:paraId="27C2CB2C" w14:textId="6654D546" w:rsidR="00541391" w:rsidRDefault="00541391" w:rsidP="00CD4A40">
      <w:pPr>
        <w:pStyle w:val="ListParagraph"/>
        <w:numPr>
          <w:ilvl w:val="0"/>
          <w:numId w:val="18"/>
        </w:numPr>
        <w:rPr>
          <w:noProof/>
        </w:rPr>
      </w:pPr>
      <w:r>
        <w:rPr>
          <w:rFonts w:hint="eastAsia"/>
          <w:noProof/>
        </w:rPr>
        <w:t>利用前述的</w:t>
      </w:r>
      <w:r w:rsidR="00F07A53">
        <w:rPr>
          <w:rFonts w:hint="eastAsia"/>
          <w:noProof/>
        </w:rPr>
        <w:t>二維</w:t>
      </w:r>
      <w:r w:rsidR="00F07A53">
        <w:rPr>
          <w:rFonts w:hint="eastAsia"/>
          <w:noProof/>
        </w:rPr>
        <w:t>nICA</w:t>
      </w:r>
      <w:r>
        <w:rPr>
          <w:rFonts w:hint="eastAsia"/>
          <w:noProof/>
        </w:rPr>
        <w:t>找出這兩個維度</w:t>
      </w:r>
      <w:r w:rsidR="001B517C">
        <w:rPr>
          <w:rFonts w:hint="eastAsia"/>
          <w:noProof/>
        </w:rPr>
        <w:t>間最佳的旋轉角度</w:t>
      </w:r>
      <w:r w:rsidR="00CD4A40" w:rsidRPr="00CD4A40">
        <w:rPr>
          <w:rFonts w:hint="eastAsia"/>
          <w:noProof/>
        </w:rPr>
        <w:t>φ</w:t>
      </w:r>
    </w:p>
    <w:p w14:paraId="0791AD14" w14:textId="034943D8" w:rsidR="001B517C" w:rsidRPr="00CD4A40" w:rsidRDefault="00CD4A40" w:rsidP="00C71D64">
      <w:pPr>
        <w:pStyle w:val="ListParagraph"/>
        <w:numPr>
          <w:ilvl w:val="0"/>
          <w:numId w:val="18"/>
        </w:numPr>
        <w:rPr>
          <w:noProof/>
        </w:rPr>
      </w:pPr>
      <w:r>
        <w:rPr>
          <w:rFonts w:hint="eastAsia"/>
          <w:noProof/>
        </w:rPr>
        <w:t>利用</w:t>
      </w:r>
      <w:r w:rsidRPr="00CD4A40">
        <w:rPr>
          <w:rFonts w:hint="eastAsia"/>
          <w:noProof/>
        </w:rPr>
        <w:t>φ</w:t>
      </w:r>
      <w:r>
        <w:rPr>
          <w:rFonts w:hint="eastAsia"/>
          <w:noProof/>
        </w:rPr>
        <w:t>建構</w:t>
      </w:r>
      <w:r>
        <w:rPr>
          <w:rFonts w:hint="eastAsia"/>
          <w:noProof/>
        </w:rPr>
        <w:t>N</w:t>
      </w:r>
      <w:r>
        <w:rPr>
          <w:rFonts w:hint="eastAsia"/>
          <w:noProof/>
        </w:rPr>
        <w:t>維的旋轉矩陣</w:t>
      </w:r>
      <w:r w:rsidRPr="00CD4A40">
        <w:rPr>
          <w:rFonts w:hint="eastAsia"/>
          <w:b/>
          <w:noProof/>
        </w:rPr>
        <w:t>R</w:t>
      </w:r>
    </w:p>
    <w:p w14:paraId="2CBC5ADC" w14:textId="73645195" w:rsidR="00CD4A40" w:rsidRDefault="00CD4A40" w:rsidP="00C71D64">
      <w:pPr>
        <w:pStyle w:val="ListParagraph"/>
        <w:numPr>
          <w:ilvl w:val="0"/>
          <w:numId w:val="18"/>
        </w:numPr>
        <w:rPr>
          <w:noProof/>
        </w:rPr>
      </w:pPr>
      <w:r>
        <w:rPr>
          <w:rFonts w:hint="eastAsia"/>
          <w:noProof/>
        </w:rPr>
        <w:t>利用</w:t>
      </w:r>
      <w:r w:rsidRPr="00CD4A40">
        <w:rPr>
          <w:rFonts w:hint="eastAsia"/>
          <w:b/>
          <w:noProof/>
        </w:rPr>
        <w:t>R</w:t>
      </w:r>
      <w:r>
        <w:rPr>
          <w:rFonts w:hint="eastAsia"/>
          <w:noProof/>
        </w:rPr>
        <w:t>更新</w:t>
      </w:r>
      <w:r w:rsidRPr="00CD4A40">
        <w:rPr>
          <w:rFonts w:hint="eastAsia"/>
          <w:b/>
          <w:noProof/>
        </w:rPr>
        <w:t>W</w:t>
      </w:r>
      <w:r>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m:t>
        </m:r>
        <m:r>
          <m:rPr>
            <m:sty m:val="p"/>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r>
          <m:rPr>
            <m:sty m:val="p"/>
          </m:rPr>
          <w:rPr>
            <w:rFonts w:ascii="Cambria Math" w:hAnsi="Cambria Math"/>
            <w:noProof/>
          </w:rPr>
          <m:t>(t)</m:t>
        </m:r>
      </m:oMath>
    </w:p>
    <w:p w14:paraId="1EE53BB7" w14:textId="5D7C8E82" w:rsidR="00B91ED0" w:rsidRDefault="002F0D6D" w:rsidP="00241EF0">
      <w:pPr>
        <w:pStyle w:val="ListParagraph"/>
        <w:numPr>
          <w:ilvl w:val="0"/>
          <w:numId w:val="18"/>
        </w:numPr>
        <w:rPr>
          <w:noProof/>
        </w:rPr>
      </w:pPr>
      <w:r>
        <w:rPr>
          <w:rFonts w:hint="eastAsia"/>
          <w:noProof/>
        </w:rPr>
        <w:t>回到步驟</w:t>
      </w:r>
      <w:r>
        <w:rPr>
          <w:rFonts w:hint="eastAsia"/>
          <w:noProof/>
        </w:rPr>
        <w:t>2</w:t>
      </w:r>
      <w:r>
        <w:rPr>
          <w:rFonts w:hint="eastAsia"/>
          <w:noProof/>
        </w:rPr>
        <w:t>，直到</w:t>
      </w:r>
      <w:r w:rsidR="007D5F5A">
        <w:rPr>
          <w:rFonts w:hint="eastAsia"/>
          <w:noProof/>
        </w:rPr>
        <w:t>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D5F5A">
        <w:rPr>
          <w:rFonts w:hint="eastAsia"/>
          <w:noProof/>
        </w:rPr>
        <w:t>小於容忍值</w:t>
      </w:r>
    </w:p>
    <w:p w14:paraId="52B186A5" w14:textId="19962205" w:rsidR="00B91ED0" w:rsidRDefault="00B91ED0" w:rsidP="00B91ED0">
      <w:pPr>
        <w:rPr>
          <w:noProof/>
        </w:rPr>
      </w:pPr>
      <w:r>
        <w:rPr>
          <w:rFonts w:hint="eastAsia"/>
          <w:noProof/>
        </w:rPr>
        <w:t>以下是三維訊號經過</w:t>
      </w:r>
      <w:r>
        <w:rPr>
          <w:rFonts w:hint="eastAsia"/>
          <w:noProof/>
        </w:rPr>
        <w:t>nICA</w:t>
      </w:r>
      <w:r>
        <w:rPr>
          <w:rFonts w:hint="eastAsia"/>
          <w:noProof/>
        </w:rPr>
        <w:t>的處理範例：</w:t>
      </w:r>
    </w:p>
    <w:p w14:paraId="2FA3D77C" w14:textId="77777777" w:rsidR="00241EF0" w:rsidRDefault="00241EF0" w:rsidP="00B91ED0">
      <w:pPr>
        <w:rPr>
          <w:rFonts w:hint="eastAsia"/>
          <w:noProof/>
        </w:rPr>
      </w:pPr>
    </w:p>
    <w:p w14:paraId="0968D324" w14:textId="306451AA" w:rsidR="00B91ED0" w:rsidRDefault="00B91ED0" w:rsidP="00B91ED0">
      <w:pPr>
        <w:ind w:firstLine="0"/>
        <w:rPr>
          <w:rFonts w:hint="eastAsia"/>
          <w:noProof/>
        </w:rPr>
      </w:pPr>
      <w:r>
        <w:rPr>
          <w:rFonts w:hint="eastAsia"/>
          <w:noProof/>
        </w:rPr>
        <w:t>原始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14545D" w14:paraId="28E32348" w14:textId="77777777" w:rsidTr="00B647F4">
        <w:tc>
          <w:tcPr>
            <w:tcW w:w="2838" w:type="dxa"/>
          </w:tcPr>
          <w:p w14:paraId="64AA6B4E" w14:textId="77777777" w:rsidR="0095619F" w:rsidRDefault="0095619F" w:rsidP="00D0340D">
            <w:pPr>
              <w:ind w:firstLine="0"/>
              <w:jc w:val="center"/>
            </w:pPr>
            <w:r>
              <w:rPr>
                <w:noProof/>
              </w:rPr>
              <w:drawing>
                <wp:inline distT="0" distB="0" distL="0" distR="0" wp14:anchorId="3973E9CF" wp14:editId="0139E8A0">
                  <wp:extent cx="1468552" cy="1405719"/>
                  <wp:effectExtent l="0" t="0" r="0" b="4445"/>
                  <wp:docPr id="22" name="Picture 22" descr="https://lh3.googleusercontent.com/ahS-uakJFZRUl5bsh26GC-3-J9_W0vUaL7EhDvCMJr-0_QadUK6Zvh5bwpi7aTWsDFBVsn4GiBjLGYWZ4Oh1LZ5LANUC6rEfvEIqsFy0jRYEzSGxPO2DdkDX0EgeRtb4NC03GOOX7i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8bc958b-7fff-4d83-2f11-aa42390d7772" descr="https://lh3.googleusercontent.com/ahS-uakJFZRUl5bsh26GC-3-J9_W0vUaL7EhDvCMJr-0_QadUK6Zvh5bwpi7aTWsDFBVsn4GiBjLGYWZ4Oh1LZ5LANUC6rEfvEIqsFy0jRYEzSGxPO2DdkDX0EgeRtb4NC03GOOX7iY"/>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98970" cy="1434836"/>
                          </a:xfrm>
                          <a:prstGeom prst="rect">
                            <a:avLst/>
                          </a:prstGeom>
                          <a:noFill/>
                          <a:ln>
                            <a:noFill/>
                          </a:ln>
                        </pic:spPr>
                      </pic:pic>
                    </a:graphicData>
                  </a:graphic>
                </wp:inline>
              </w:drawing>
            </w:r>
          </w:p>
          <w:p w14:paraId="1D8B3D45" w14:textId="204C3CA5" w:rsidR="0095619F" w:rsidRDefault="0095619F" w:rsidP="00447108">
            <w:pPr>
              <w:pStyle w:val="Caption"/>
            </w:pPr>
            <w:r w:rsidRPr="003C4B63">
              <w:rPr>
                <w:rFonts w:hint="eastAsia"/>
              </w:rPr>
              <w:t xml:space="preserve">圖 </w:t>
            </w:r>
            <w:r w:rsidRPr="003C4B63">
              <w:fldChar w:fldCharType="begin"/>
            </w:r>
            <w:r w:rsidRPr="003C4B63">
              <w:instrText xml:space="preserve"> </w:instrText>
            </w:r>
            <w:r w:rsidRPr="003C4B63">
              <w:rPr>
                <w:rFonts w:hint="eastAsia"/>
              </w:rPr>
              <w:instrText>SEQ 圖 \* ARABIC</w:instrText>
            </w:r>
            <w:r w:rsidRPr="003C4B63">
              <w:instrText xml:space="preserve"> </w:instrText>
            </w:r>
            <w:r w:rsidRPr="003C4B63">
              <w:fldChar w:fldCharType="separate"/>
            </w:r>
            <w:r w:rsidRPr="003C4B63">
              <w:rPr>
                <w:noProof/>
              </w:rPr>
              <w:t>21</w:t>
            </w:r>
            <w:r w:rsidRPr="003C4B63">
              <w:fldChar w:fldCharType="end"/>
            </w:r>
            <w:r w:rsidR="00447108">
              <w:rPr>
                <w:rFonts w:hint="eastAsia"/>
              </w:rPr>
              <w:t xml:space="preserve"> - </w:t>
            </w:r>
            <w:r w:rsidR="00363873">
              <w:rPr>
                <w:rFonts w:hint="eastAsia"/>
              </w:rPr>
              <w:t>原始訊號</w:t>
            </w:r>
            <w:r w:rsidR="00122E52">
              <w:rPr>
                <w:rFonts w:hint="eastAsia"/>
              </w:rPr>
              <w:t xml:space="preserve"> </w:t>
            </w:r>
            <w:r w:rsidR="00566CBF">
              <w:rPr>
                <w:rFonts w:hint="eastAsia"/>
              </w:rPr>
              <w:t>-</w:t>
            </w:r>
            <w:r w:rsidR="006A2222">
              <w:rPr>
                <w:rFonts w:hint="eastAsia"/>
              </w:rPr>
              <w:t xml:space="preserve"> </w:t>
            </w:r>
            <w:r w:rsidR="00566CBF">
              <w:rPr>
                <w:rFonts w:hint="eastAsia"/>
              </w:rPr>
              <w:t>從</w:t>
            </w:r>
            <w:r w:rsidR="00F17E49" w:rsidRPr="003C4B63">
              <w:rPr>
                <w:rFonts w:hint="eastAsia"/>
              </w:rPr>
              <w:t>第1維度</w:t>
            </w:r>
            <w:r w:rsidR="004E3FFA">
              <w:rPr>
                <w:rFonts w:hint="eastAsia"/>
              </w:rPr>
              <w:t>觀測</w:t>
            </w:r>
          </w:p>
        </w:tc>
        <w:tc>
          <w:tcPr>
            <w:tcW w:w="2839" w:type="dxa"/>
          </w:tcPr>
          <w:p w14:paraId="736C3C3E" w14:textId="77777777" w:rsidR="0095619F" w:rsidRDefault="0095619F" w:rsidP="00D0340D">
            <w:pPr>
              <w:ind w:firstLine="0"/>
              <w:jc w:val="center"/>
            </w:pPr>
            <w:r>
              <w:rPr>
                <w:noProof/>
              </w:rPr>
              <w:drawing>
                <wp:inline distT="0" distB="0" distL="0" distR="0" wp14:anchorId="165F9C84" wp14:editId="6EE6C839">
                  <wp:extent cx="1430033" cy="1405255"/>
                  <wp:effectExtent l="0" t="0" r="0" b="4445"/>
                  <wp:docPr id="23" name="Picture 23" descr="https://lh5.googleusercontent.com/rAfR7aFw_Xa439bmHlzaMynvkS9luybD2ofT9POnkRG6kNV5OJsbWEwM9fcaP_m9By7rssr9KIIYzGKVZGndjg7PDyrEKwMk-KuJxeOKC03EaQuIx0ZGoSdOVfG8puR8d0cpY6hfW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93fb323-7fff-5667-cb69-b7a66ed3db50" descr="https://lh5.googleusercontent.com/rAfR7aFw_Xa439bmHlzaMynvkS9luybD2ofT9POnkRG6kNV5OJsbWEwM9fcaP_m9By7rssr9KIIYzGKVZGndjg7PDyrEKwMk-KuJxeOKC03EaQuIx0ZGoSdOVfG8puR8d0cpY6hfWIw"/>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53391" cy="1428208"/>
                          </a:xfrm>
                          <a:prstGeom prst="rect">
                            <a:avLst/>
                          </a:prstGeom>
                          <a:noFill/>
                          <a:ln>
                            <a:noFill/>
                          </a:ln>
                        </pic:spPr>
                      </pic:pic>
                    </a:graphicData>
                  </a:graphic>
                </wp:inline>
              </w:drawing>
            </w:r>
          </w:p>
          <w:p w14:paraId="01BA36FF" w14:textId="41B466FD" w:rsidR="0095619F" w:rsidRDefault="0095619F" w:rsidP="00D0340D">
            <w:pPr>
              <w:pStyle w:val="Caption"/>
            </w:pPr>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Pr>
                <w:noProof/>
              </w:rPr>
              <w:t>22</w:t>
            </w:r>
            <w:r>
              <w:fldChar w:fldCharType="end"/>
            </w:r>
            <w:r w:rsidR="00566CB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122E52">
              <w:t xml:space="preserve"> </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p>
        </w:tc>
        <w:tc>
          <w:tcPr>
            <w:tcW w:w="2839" w:type="dxa"/>
          </w:tcPr>
          <w:p w14:paraId="0C952C30" w14:textId="77777777" w:rsidR="0095619F" w:rsidRDefault="0095619F" w:rsidP="00D0340D">
            <w:pPr>
              <w:keepNext/>
              <w:ind w:firstLine="0"/>
              <w:jc w:val="center"/>
            </w:pPr>
            <w:r>
              <w:rPr>
                <w:noProof/>
              </w:rPr>
              <w:drawing>
                <wp:inline distT="0" distB="0" distL="0" distR="0" wp14:anchorId="5CCD221E" wp14:editId="35A6FD6A">
                  <wp:extent cx="1405255" cy="1405255"/>
                  <wp:effectExtent l="0" t="0" r="4445" b="4445"/>
                  <wp:docPr id="24" name="Picture 24" descr="https://lh5.googleusercontent.com/Im1_L9delHW_3gDfcjODJVC4QbcLy-mSs0Xx3fQAYGAoDBIwYYFcZGbs44cq2Pg6LVpPtNrE5HSz7OBFtZH-UTc0Hq1a2iDBKpNZsm9vYsGpCvim1D4yET0QOnHnSo5S2UbCGzYtq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026ba00-7fff-6038-6851-d86728f4cf60" descr="https://lh5.googleusercontent.com/Im1_L9delHW_3gDfcjODJVC4QbcLy-mSs0Xx3fQAYGAoDBIwYYFcZGbs44cq2Pg6LVpPtNrE5HSz7OBFtZH-UTc0Hq1a2iDBKpNZsm9vYsGpCvim1D4yET0QOnHnSo5S2UbCGzYtqXA"/>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423420" cy="1423420"/>
                          </a:xfrm>
                          <a:prstGeom prst="rect">
                            <a:avLst/>
                          </a:prstGeom>
                          <a:noFill/>
                          <a:ln>
                            <a:noFill/>
                          </a:ln>
                        </pic:spPr>
                      </pic:pic>
                    </a:graphicData>
                  </a:graphic>
                </wp:inline>
              </w:drawing>
            </w:r>
          </w:p>
          <w:p w14:paraId="5FDC7E38" w14:textId="027CC467" w:rsidR="0095619F" w:rsidRDefault="0095619F" w:rsidP="00D0340D">
            <w:pPr>
              <w:pStyle w:val="Caption"/>
            </w:pPr>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Pr>
                <w:noProof/>
              </w:rPr>
              <w:t>23</w:t>
            </w:r>
            <w:r>
              <w:fldChar w:fldCharType="end"/>
            </w:r>
            <w:r w:rsidR="00664AF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A47038">
              <w:t xml:space="preserve"> </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p>
        </w:tc>
      </w:tr>
    </w:tbl>
    <w:p w14:paraId="622587A6" w14:textId="74EB572D" w:rsidR="00B91ED0" w:rsidRDefault="00B91ED0">
      <w:pPr>
        <w:wordWrap/>
        <w:snapToGrid/>
        <w:spacing w:line="240" w:lineRule="auto"/>
        <w:ind w:firstLine="0"/>
      </w:pPr>
    </w:p>
    <w:p w14:paraId="037C6073" w14:textId="44406C10" w:rsidR="00B91ED0" w:rsidRDefault="00C01FD4">
      <w:pPr>
        <w:wordWrap/>
        <w:snapToGrid/>
        <w:spacing w:line="240" w:lineRule="auto"/>
        <w:ind w:firstLine="0"/>
      </w:pPr>
      <w:r>
        <w:rPr>
          <w:rFonts w:hint="eastAsia"/>
          <w:noProof/>
        </w:rPr>
        <w:t>混合</w:t>
      </w:r>
      <w:r w:rsidR="00727753">
        <w:rPr>
          <w:rFonts w:hint="eastAsia"/>
          <w:noProof/>
        </w:rPr>
        <w:t>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77777777" w:rsidR="00B91ED0" w:rsidRDefault="00B91ED0" w:rsidP="00D0340D">
            <w:pPr>
              <w:ind w:firstLine="0"/>
              <w:jc w:val="center"/>
            </w:pPr>
            <w:r>
              <w:rPr>
                <w:noProof/>
              </w:rPr>
              <w:drawing>
                <wp:inline distT="0" distB="0" distL="0" distR="0" wp14:anchorId="59607E02" wp14:editId="3B2ECE64">
                  <wp:extent cx="1430788" cy="1480782"/>
                  <wp:effectExtent l="0" t="0" r="0" b="5715"/>
                  <wp:docPr id="28" name="Picture 28" descr="https://lh5.googleusercontent.com/k9I2OpoQelrk72uWY0Ow21DPNXh3qm7Vu_qPWWuTLhorhZRkK3E5jnYwuNRUNN67UL-CBsuDp91TGv4PL8-XQqFprKeD3IOtX-ZMt9Da9j4aXKmArZNZ9FrSw7hv57409UL8g_gHAw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1ad0396-7fff-4f49-3bf9-c60574fdd4b4" descr="https://lh5.googleusercontent.com/k9I2OpoQelrk72uWY0Ow21DPNXh3qm7Vu_qPWWuTLhorhZRkK3E5jnYwuNRUNN67UL-CBsuDp91TGv4PL8-XQqFprKeD3IOtX-ZMt9Da9j4aXKmArZNZ9FrSw7hv57409UL8g_gHAwM"/>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49938" cy="1500601"/>
                          </a:xfrm>
                          <a:prstGeom prst="rect">
                            <a:avLst/>
                          </a:prstGeom>
                          <a:noFill/>
                          <a:ln>
                            <a:noFill/>
                          </a:ln>
                        </pic:spPr>
                      </pic:pic>
                    </a:graphicData>
                  </a:graphic>
                </wp:inline>
              </w:drawing>
            </w:r>
          </w:p>
          <w:p w14:paraId="544F9AAB" w14:textId="54D7BEF2" w:rsidR="00B91ED0" w:rsidRDefault="00B91ED0" w:rsidP="00A70A2A">
            <w:pPr>
              <w:wordWrap/>
              <w:snapToGrid/>
              <w:spacing w:line="240" w:lineRule="auto"/>
              <w:ind w:firstLine="0"/>
              <w:jc w:val="center"/>
            </w:pPr>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Pr>
                <w:noProof/>
              </w:rPr>
              <w:t>24</w:t>
            </w:r>
            <w:r w:rsidRPr="003C4B63">
              <w:fldChar w:fldCharType="end"/>
            </w:r>
            <w:r w:rsidR="00144174">
              <w:rPr>
                <w:rFonts w:hint="eastAsia"/>
              </w:rPr>
              <w:t xml:space="preserve"> </w:t>
            </w:r>
            <w:r w:rsidRPr="003C4B63">
              <w:t>–</w:t>
            </w:r>
            <w:r w:rsidRPr="003C4B63">
              <w:rPr>
                <w:rFonts w:hint="eastAsia"/>
              </w:rPr>
              <w:t xml:space="preserve"> </w:t>
            </w:r>
            <w:r>
              <w:rPr>
                <w:rFonts w:hint="eastAsia"/>
              </w:rPr>
              <w:t>混合</w:t>
            </w:r>
            <w:r w:rsidRPr="003C4B63">
              <w:rPr>
                <w:rFonts w:hint="eastAsia"/>
              </w:rPr>
              <w:t>訊號</w:t>
            </w:r>
            <w:r w:rsidR="002A5963">
              <w:rPr>
                <w:rFonts w:hint="eastAsia"/>
              </w:rPr>
              <w:t xml:space="preserve"> </w:t>
            </w:r>
            <w:r w:rsidR="00A70A2A"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p>
        </w:tc>
        <w:tc>
          <w:tcPr>
            <w:tcW w:w="2839" w:type="dxa"/>
          </w:tcPr>
          <w:p w14:paraId="50503196" w14:textId="77777777" w:rsidR="00B91ED0" w:rsidRDefault="00B91ED0" w:rsidP="00D0340D">
            <w:pPr>
              <w:ind w:firstLine="0"/>
              <w:jc w:val="center"/>
            </w:pPr>
            <w:r>
              <w:rPr>
                <w:noProof/>
              </w:rPr>
              <w:drawing>
                <wp:inline distT="0" distB="0" distL="0" distR="0" wp14:anchorId="0803461F" wp14:editId="690A1799">
                  <wp:extent cx="1494430" cy="1459675"/>
                  <wp:effectExtent l="0" t="0" r="0" b="7620"/>
                  <wp:docPr id="29" name="Picture 29" descr="https://lh4.googleusercontent.com/VSDcG7JkfGrOxME1G8LxcTvnr6xWIeStF6tNaJWBunfTeAtq9BqiixRSk_S9vP_NJokLLbDYvv0zGzupWz3NJuGxog_auVgdBtjUXrNQYl0YhiWL4v990ukSp7ZUum22BHSux28Ik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794dd7f3-7fff-67c8-28da-a86f1c5278b1" descr="https://lh4.googleusercontent.com/VSDcG7JkfGrOxME1G8LxcTvnr6xWIeStF6tNaJWBunfTeAtq9BqiixRSk_S9vP_NJokLLbDYvv0zGzupWz3NJuGxog_auVgdBtjUXrNQYl0YhiWL4v990ukSp7ZUum22BHSux28IkoI"/>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25849" cy="1490363"/>
                          </a:xfrm>
                          <a:prstGeom prst="rect">
                            <a:avLst/>
                          </a:prstGeom>
                          <a:noFill/>
                          <a:ln>
                            <a:noFill/>
                          </a:ln>
                        </pic:spPr>
                      </pic:pic>
                    </a:graphicData>
                  </a:graphic>
                </wp:inline>
              </w:drawing>
            </w:r>
          </w:p>
          <w:p w14:paraId="514FF641" w14:textId="0CD9B027" w:rsidR="008D43B2" w:rsidRDefault="00B91ED0" w:rsidP="00D0340D">
            <w:pPr>
              <w:wordWrap/>
              <w:snapToGrid/>
              <w:spacing w:line="240" w:lineRule="auto"/>
              <w:ind w:firstLine="0"/>
              <w:jc w:val="center"/>
            </w:pPr>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25</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6026E0">
              <w:rPr>
                <w:rFonts w:hint="eastAsia"/>
              </w:rPr>
              <w:t xml:space="preserve"> </w:t>
            </w:r>
            <w:r w:rsidR="006026E0" w:rsidRPr="003C4B63">
              <w:t>–</w:t>
            </w:r>
            <w:r>
              <w:t xml:space="preserve"> </w:t>
            </w:r>
            <w:r>
              <w:rPr>
                <w:rFonts w:hint="eastAsia"/>
              </w:rPr>
              <w:t>從</w:t>
            </w:r>
          </w:p>
          <w:p w14:paraId="0CED6E5D" w14:textId="0FF1FBA7" w:rsidR="00B91ED0" w:rsidRDefault="00B91ED0" w:rsidP="00D0340D">
            <w:pPr>
              <w:wordWrap/>
              <w:snapToGrid/>
              <w:spacing w:line="240" w:lineRule="auto"/>
              <w:ind w:firstLine="0"/>
              <w:jc w:val="cente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758372C6" w14:textId="77777777" w:rsidR="00B91ED0" w:rsidRDefault="00B91ED0" w:rsidP="00D0340D">
            <w:pPr>
              <w:keepNext/>
              <w:ind w:firstLine="0"/>
              <w:jc w:val="center"/>
            </w:pPr>
            <w:r>
              <w:rPr>
                <w:noProof/>
              </w:rPr>
              <w:drawing>
                <wp:inline distT="0" distB="0" distL="0" distR="0" wp14:anchorId="2B314262" wp14:editId="7F269BD0">
                  <wp:extent cx="1466640" cy="1501254"/>
                  <wp:effectExtent l="0" t="0" r="635" b="3810"/>
                  <wp:docPr id="30" name="Picture 30" descr="https://lh3.googleusercontent.com/h6mYEjmsfMyQeFnLncEJljaggVJFYC36KhwziRSZYdrhQ3JsJstobeYrs3PhVCt4oqI9U69qU4sG-Qt2B2y32jd3k0kZ8Xp55NClFtdoSKGYxN-zd4PglwzmlUMN243JMMvA6PS1m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1a49390-7fff-8774-18fc-dd64fdbe3f20" descr="https://lh3.googleusercontent.com/h6mYEjmsfMyQeFnLncEJljaggVJFYC36KhwziRSZYdrhQ3JsJstobeYrs3PhVCt4oqI9U69qU4sG-Qt2B2y32jd3k0kZ8Xp55NClFtdoSKGYxN-zd4PglwzmlUMN243JMMvA6PS1mEc"/>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488080" cy="1523200"/>
                          </a:xfrm>
                          <a:prstGeom prst="rect">
                            <a:avLst/>
                          </a:prstGeom>
                          <a:noFill/>
                          <a:ln>
                            <a:noFill/>
                          </a:ln>
                        </pic:spPr>
                      </pic:pic>
                    </a:graphicData>
                  </a:graphic>
                </wp:inline>
              </w:drawing>
            </w:r>
          </w:p>
          <w:p w14:paraId="0BAFA0E8" w14:textId="4940BE28" w:rsidR="00B91ED0" w:rsidRDefault="00B91ED0" w:rsidP="00EB1849">
            <w:pPr>
              <w:wordWrap/>
              <w:snapToGrid/>
              <w:spacing w:line="240" w:lineRule="auto"/>
              <w:ind w:firstLine="0"/>
              <w:jc w:val="center"/>
            </w:pPr>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26</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EB1849">
              <w:rPr>
                <w:rFonts w:hint="eastAsia"/>
              </w:rPr>
              <w:t xml:space="preserve"> </w:t>
            </w:r>
            <w:r w:rsidR="00EB1849" w:rsidRPr="003C4B63">
              <w:t>–</w:t>
            </w:r>
            <w:r>
              <w:t xml:space="preserve"> </w:t>
            </w:r>
            <w:r>
              <w:rPr>
                <w:rFonts w:hint="eastAsia"/>
              </w:rPr>
              <w:t>從</w:t>
            </w:r>
            <w:r w:rsidRPr="003C4B63">
              <w:rPr>
                <w:rFonts w:hint="eastAsia"/>
              </w:rPr>
              <w:t>第</w:t>
            </w:r>
            <w:r>
              <w:t>3</w:t>
            </w:r>
            <w:r w:rsidRPr="003C4B63">
              <w:rPr>
                <w:rFonts w:hint="eastAsia"/>
              </w:rPr>
              <w:t>維度</w:t>
            </w:r>
            <w:r>
              <w:rPr>
                <w:rFonts w:hint="eastAsia"/>
              </w:rPr>
              <w:t>觀測</w:t>
            </w:r>
          </w:p>
        </w:tc>
      </w:tr>
    </w:tbl>
    <w:p w14:paraId="5914A700" w14:textId="086A048B" w:rsidR="00986665" w:rsidRDefault="00BC453B" w:rsidP="00BC453B">
      <w:pPr>
        <w:ind w:firstLine="0"/>
        <w:rPr>
          <w:rFonts w:hint="eastAsia"/>
        </w:rPr>
      </w:pPr>
      <w:r>
        <w:rPr>
          <w:rFonts w:hint="eastAsia"/>
        </w:rPr>
        <w:lastRenderedPageBreak/>
        <w:t>白</w:t>
      </w:r>
      <w:r w:rsidR="002225D8">
        <w:rPr>
          <w:rFonts w:hint="eastAsia"/>
        </w:rPr>
        <w:t>化</w:t>
      </w:r>
      <w:r>
        <w:rPr>
          <w:rFonts w:hint="eastAsia"/>
        </w:rPr>
        <w:t>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9"/>
        <w:gridCol w:w="2903"/>
        <w:gridCol w:w="2764"/>
      </w:tblGrid>
      <w:tr w:rsidR="00BC453B" w14:paraId="38A33FA3" w14:textId="77777777" w:rsidTr="00B647F4">
        <w:tc>
          <w:tcPr>
            <w:tcW w:w="2838" w:type="dxa"/>
          </w:tcPr>
          <w:p w14:paraId="5D650822" w14:textId="77777777" w:rsidR="00BC453B" w:rsidRDefault="00BC453B" w:rsidP="00BC453B">
            <w:pPr>
              <w:ind w:firstLine="0"/>
              <w:jc w:val="center"/>
            </w:pPr>
            <w:r>
              <w:rPr>
                <w:noProof/>
              </w:rPr>
              <w:drawing>
                <wp:inline distT="0" distB="0" distL="0" distR="0" wp14:anchorId="7F4FE97E" wp14:editId="37BD8926">
                  <wp:extent cx="1739254" cy="1733029"/>
                  <wp:effectExtent l="0" t="0" r="0" b="635"/>
                  <wp:docPr id="34" name="Picture 34" descr="https://lh3.googleusercontent.com/E6IbLjTgSYkZ8AKigib0ZFdNUN0kYksz3n5UvQOiRPAUKu5wGQExDi3TQhdxkq9Zre8O74ECVrvyjsm8vatY03luu0aF3fKqyQErfPjpv-hXhQncj57NYhJv9mYwIMQD7NFhoCTYr3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f8596494-7fff-55c8-6fc6-ca6d2df30bf3" descr="https://lh3.googleusercontent.com/E6IbLjTgSYkZ8AKigib0ZFdNUN0kYksz3n5UvQOiRPAUKu5wGQExDi3TQhdxkq9Zre8O74ECVrvyjsm8vatY03luu0aF3fKqyQErfPjpv-hXhQncj57NYhJv9mYwIMQD7NFhoCTYr3Y"/>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75269" cy="1768915"/>
                          </a:xfrm>
                          <a:prstGeom prst="rect">
                            <a:avLst/>
                          </a:prstGeom>
                          <a:noFill/>
                          <a:ln>
                            <a:noFill/>
                          </a:ln>
                        </pic:spPr>
                      </pic:pic>
                    </a:graphicData>
                  </a:graphic>
                </wp:inline>
              </w:drawing>
            </w:r>
          </w:p>
          <w:p w14:paraId="1602F58E" w14:textId="07F5E49C" w:rsidR="00BC453B" w:rsidRDefault="00BC453B" w:rsidP="00BC453B">
            <w:pPr>
              <w:wordWrap/>
              <w:snapToGrid/>
              <w:spacing w:line="240" w:lineRule="auto"/>
              <w:ind w:firstLine="0"/>
              <w:jc w:val="center"/>
              <w:rPr>
                <w:rFonts w:cstheme="majorBidi"/>
                <w:b/>
                <w:bCs/>
                <w:sz w:val="36"/>
                <w:szCs w:val="36"/>
              </w:rPr>
            </w:pPr>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Pr>
                <w:noProof/>
              </w:rPr>
              <w:t>27</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p>
        </w:tc>
        <w:tc>
          <w:tcPr>
            <w:tcW w:w="2839" w:type="dxa"/>
          </w:tcPr>
          <w:p w14:paraId="7D4352BD" w14:textId="77777777" w:rsidR="00BC453B" w:rsidRDefault="00BC453B" w:rsidP="00BC453B">
            <w:pPr>
              <w:ind w:firstLine="0"/>
              <w:jc w:val="center"/>
            </w:pPr>
            <w:r>
              <w:rPr>
                <w:noProof/>
              </w:rPr>
              <w:drawing>
                <wp:inline distT="0" distB="0" distL="0" distR="0" wp14:anchorId="6FDC3C3D" wp14:editId="6EFFEA84">
                  <wp:extent cx="1774209" cy="1752635"/>
                  <wp:effectExtent l="0" t="0" r="0" b="0"/>
                  <wp:docPr id="35" name="Picture 35" descr="https://lh4.googleusercontent.com/L3aIOSVyES88HXeucWXgqERE8EFdBhxogVGJo5tTwwlK5I2jL1o6XwHo1tPjUSqUs4j7s0Gkgvm70Z7np-nfFMJVyGu_GOfo7VN6A0PT3ERiFXLwmCUsNrms3IeIUZKxinZcNq_2f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fd1fc0f-7fff-7e79-7930-cef2cad8b016" descr="https://lh4.googleusercontent.com/L3aIOSVyES88HXeucWXgqERE8EFdBhxogVGJo5tTwwlK5I2jL1o6XwHo1tPjUSqUs4j7s0Gkgvm70Z7np-nfFMJVyGu_GOfo7VN6A0PT3ERiFXLwmCUsNrms3IeIUZKxinZcNq_2fr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01524" cy="1779618"/>
                          </a:xfrm>
                          <a:prstGeom prst="rect">
                            <a:avLst/>
                          </a:prstGeom>
                          <a:noFill/>
                          <a:ln>
                            <a:noFill/>
                          </a:ln>
                        </pic:spPr>
                      </pic:pic>
                    </a:graphicData>
                  </a:graphic>
                </wp:inline>
              </w:drawing>
            </w:r>
          </w:p>
          <w:p w14:paraId="1ACA17FF" w14:textId="77777777" w:rsidR="00BC453B" w:rsidRDefault="00BC453B" w:rsidP="00BC453B">
            <w:pPr>
              <w:wordWrap/>
              <w:snapToGrid/>
              <w:spacing w:line="240" w:lineRule="auto"/>
              <w:ind w:firstLine="0"/>
              <w:jc w:val="center"/>
            </w:pPr>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Pr>
                <w:noProof/>
              </w:rPr>
              <w:t>28</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p>
          <w:p w14:paraId="0A92F672" w14:textId="56074483" w:rsidR="00BC453B" w:rsidRDefault="00BC453B" w:rsidP="00BC453B">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6AD4BB9E" w14:textId="77777777" w:rsidR="00BC453B" w:rsidRDefault="00BC453B" w:rsidP="00BC453B">
            <w:pPr>
              <w:keepNext/>
              <w:ind w:firstLine="0"/>
              <w:jc w:val="center"/>
            </w:pPr>
            <w:r>
              <w:rPr>
                <w:noProof/>
              </w:rPr>
              <w:drawing>
                <wp:inline distT="0" distB="0" distL="0" distR="0" wp14:anchorId="5AA56F70" wp14:editId="17B0F0E2">
                  <wp:extent cx="1682884" cy="1767451"/>
                  <wp:effectExtent l="0" t="0" r="0" b="4445"/>
                  <wp:docPr id="36" name="Picture 36" descr="https://lh6.googleusercontent.com/Q9HMcufovdjaAKLEg4lzsb73sW-rYp8sxLzKm7I_5GsUuViGkMsOAMK08iZg4fXtDHjqVtrvIAMRPTJ9pK4X-I4H7GDL-N3oQmbMU8Z6HVM9xgnV97whx_pAzUm-i_YgjCUG63H3V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dfc2df1e-7fff-9548-6de7-1df09f08baa1" descr="https://lh6.googleusercontent.com/Q9HMcufovdjaAKLEg4lzsb73sW-rYp8sxLzKm7I_5GsUuViGkMsOAMK08iZg4fXtDHjqVtrvIAMRPTJ9pK4X-I4H7GDL-N3oQmbMU8Z6HVM9xgnV97whx_pAzUm-i_YgjCUG63H3VNk"/>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703871" cy="1789493"/>
                          </a:xfrm>
                          <a:prstGeom prst="rect">
                            <a:avLst/>
                          </a:prstGeom>
                          <a:noFill/>
                          <a:ln>
                            <a:noFill/>
                          </a:ln>
                        </pic:spPr>
                      </pic:pic>
                    </a:graphicData>
                  </a:graphic>
                </wp:inline>
              </w:drawing>
            </w:r>
          </w:p>
          <w:p w14:paraId="43052D2F" w14:textId="7E2E8B5D" w:rsidR="00BC453B" w:rsidRDefault="00BC453B" w:rsidP="00BC453B">
            <w:pPr>
              <w:wordWrap/>
              <w:snapToGrid/>
              <w:spacing w:line="240" w:lineRule="auto"/>
              <w:ind w:firstLine="0"/>
              <w:jc w:val="center"/>
              <w:rPr>
                <w:rFonts w:cstheme="majorBidi"/>
                <w:b/>
                <w:bCs/>
                <w:sz w:val="36"/>
                <w:szCs w:val="36"/>
              </w:rPr>
            </w:pPr>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29</w:t>
            </w:r>
            <w:r>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p>
        </w:tc>
      </w:tr>
    </w:tbl>
    <w:p w14:paraId="5C0B99A8" w14:textId="29508CA4" w:rsidR="00BC453B" w:rsidRDefault="00BC453B">
      <w:pPr>
        <w:wordWrap/>
        <w:snapToGrid/>
        <w:spacing w:line="240" w:lineRule="auto"/>
        <w:ind w:firstLine="0"/>
        <w:rPr>
          <w:rFonts w:cstheme="majorBidi"/>
          <w:b/>
          <w:bCs/>
          <w:sz w:val="36"/>
          <w:szCs w:val="36"/>
        </w:rPr>
      </w:pPr>
    </w:p>
    <w:p w14:paraId="12303018" w14:textId="2F050B44" w:rsidR="00EA3FA4" w:rsidRDefault="00EA3FA4" w:rsidP="00EA3FA4">
      <w:pPr>
        <w:ind w:firstLine="0"/>
      </w:pPr>
      <w:r>
        <w:rPr>
          <w:rFonts w:hint="eastAsia"/>
        </w:rPr>
        <w:t>旋轉後</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3"/>
        <w:gridCol w:w="2717"/>
        <w:gridCol w:w="2796"/>
      </w:tblGrid>
      <w:tr w:rsidR="00B647F4" w14:paraId="18B6D6FF" w14:textId="77777777" w:rsidTr="00B647F4">
        <w:tc>
          <w:tcPr>
            <w:tcW w:w="2838" w:type="dxa"/>
          </w:tcPr>
          <w:p w14:paraId="754830E9" w14:textId="6CC32820" w:rsidR="0012256D" w:rsidRDefault="00272FE6" w:rsidP="003E5A0B">
            <w:pPr>
              <w:ind w:firstLine="0"/>
              <w:jc w:val="center"/>
            </w:pPr>
            <w:r>
              <w:rPr>
                <w:noProof/>
              </w:rPr>
              <w:drawing>
                <wp:inline distT="0" distB="0" distL="0" distR="0" wp14:anchorId="1DBD5EE3" wp14:editId="31FBA45B">
                  <wp:extent cx="1785289" cy="1685498"/>
                  <wp:effectExtent l="0" t="0" r="5715" b="0"/>
                  <wp:docPr id="40" name="Picture 40" descr="https://lh4.googleusercontent.com/XkwzLUH9hW52VosTFFJLFZCYvnk7BIrC-SwKpUfParrKO1FrjfXt3B1AOLbrGP0H3V04--mPWjV9XjnqkWI3A0CXHFMr7m38n2rXsdHct-p6C6EbaVfVFwjlE_vx70tTmxmrDxY3OY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2ef515c0-7fff-ffc2-4ff5-bfc101e9af4d" descr="https://lh4.googleusercontent.com/XkwzLUH9hW52VosTFFJLFZCYvnk7BIrC-SwKpUfParrKO1FrjfXt3B1AOLbrGP0H3V04--mPWjV9XjnqkWI3A0CXHFMr7m38n2rXsdHct-p6C6EbaVfVFwjlE_vx70tTmxmrDxY3OY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801323" cy="1700635"/>
                          </a:xfrm>
                          <a:prstGeom prst="rect">
                            <a:avLst/>
                          </a:prstGeom>
                          <a:noFill/>
                          <a:ln>
                            <a:noFill/>
                          </a:ln>
                        </pic:spPr>
                      </pic:pic>
                    </a:graphicData>
                  </a:graphic>
                </wp:inline>
              </w:drawing>
            </w:r>
          </w:p>
          <w:p w14:paraId="2840CD05" w14:textId="77777777" w:rsidR="00EF201C" w:rsidRDefault="0012256D" w:rsidP="003E5A0B">
            <w:pPr>
              <w:wordWrap/>
              <w:snapToGrid/>
              <w:spacing w:line="240" w:lineRule="auto"/>
              <w:ind w:firstLine="0"/>
              <w:jc w:val="center"/>
            </w:pPr>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B63575">
              <w:rPr>
                <w:noProof/>
              </w:rPr>
              <w:t>30</w:t>
            </w:r>
            <w:r w:rsidRPr="003C4B63">
              <w:fldChar w:fldCharType="end"/>
            </w:r>
            <w:r>
              <w:rPr>
                <w:rFonts w:hint="eastAsia"/>
              </w:rPr>
              <w:t xml:space="preserve"> </w:t>
            </w:r>
            <w:r w:rsidRPr="003C4B63">
              <w:t>–</w:t>
            </w:r>
            <w:r>
              <w:rPr>
                <w:rFonts w:hint="eastAsia"/>
              </w:rPr>
              <w:t xml:space="preserve"> </w:t>
            </w:r>
            <w:r>
              <w:rPr>
                <w:rFonts w:hint="eastAsia"/>
              </w:rPr>
              <w:t>nICA</w:t>
            </w:r>
            <w:r>
              <w:rPr>
                <w:rFonts w:hint="eastAsia"/>
              </w:rPr>
              <w:t>旋轉</w:t>
            </w:r>
            <w:r>
              <w:rPr>
                <w:rFonts w:hint="eastAsia"/>
              </w:rPr>
              <w:t xml:space="preserve"> </w:t>
            </w:r>
            <w:r w:rsidRPr="003C4B63">
              <w:t>–</w:t>
            </w:r>
            <w:r>
              <w:t xml:space="preserve"> </w:t>
            </w:r>
            <w:r>
              <w:rPr>
                <w:rFonts w:hint="eastAsia"/>
              </w:rPr>
              <w:t>從</w:t>
            </w:r>
          </w:p>
          <w:p w14:paraId="6D895ED1" w14:textId="7C78256D" w:rsidR="0012256D" w:rsidRDefault="0012256D" w:rsidP="003E5A0B">
            <w:pPr>
              <w:wordWrap/>
              <w:snapToGrid/>
              <w:spacing w:line="240" w:lineRule="auto"/>
              <w:ind w:firstLine="0"/>
              <w:jc w:val="center"/>
              <w:rPr>
                <w:rFonts w:cstheme="majorBidi"/>
                <w:b/>
                <w:bCs/>
                <w:sz w:val="36"/>
                <w:szCs w:val="36"/>
              </w:rPr>
            </w:pPr>
            <w:r w:rsidRPr="003C4B63">
              <w:rPr>
                <w:rFonts w:hint="eastAsia"/>
              </w:rPr>
              <w:t>第</w:t>
            </w:r>
            <w:r w:rsidRPr="003C4B63">
              <w:rPr>
                <w:rFonts w:hint="eastAsia"/>
              </w:rPr>
              <w:t>1</w:t>
            </w:r>
            <w:r w:rsidRPr="003C4B63">
              <w:rPr>
                <w:rFonts w:hint="eastAsia"/>
              </w:rPr>
              <w:t>維度</w:t>
            </w:r>
            <w:r>
              <w:rPr>
                <w:rFonts w:hint="eastAsia"/>
              </w:rPr>
              <w:t>觀測</w:t>
            </w:r>
          </w:p>
        </w:tc>
        <w:tc>
          <w:tcPr>
            <w:tcW w:w="2839" w:type="dxa"/>
          </w:tcPr>
          <w:p w14:paraId="4A0761A6" w14:textId="113B6BF0" w:rsidR="0012256D" w:rsidRDefault="00272FE6" w:rsidP="003E5A0B">
            <w:pPr>
              <w:ind w:firstLine="0"/>
              <w:jc w:val="center"/>
            </w:pPr>
            <w:r>
              <w:rPr>
                <w:noProof/>
              </w:rPr>
              <w:drawing>
                <wp:inline distT="0" distB="0" distL="0" distR="0" wp14:anchorId="2F137061" wp14:editId="4CC47EDF">
                  <wp:extent cx="1607098" cy="1699146"/>
                  <wp:effectExtent l="0" t="0" r="0" b="0"/>
                  <wp:docPr id="41" name="Picture 41" descr="https://lh4.googleusercontent.com/ewTQEqMdoXu6z0rceLHN4RS7yu_y-ShJs1_6d6ZPT_EzDyAYadoOX1oYniVwS7yKl7zaxEVWi8s7g219TUDP5zZNW_2EBwSQ079yBT1YZ8h1WMUFG-SqMGuHVVURZh7gWDZ05r7qWq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8744aae3-7fff-1638-770d-5d0ccebc468a" descr="https://lh4.googleusercontent.com/ewTQEqMdoXu6z0rceLHN4RS7yu_y-ShJs1_6d6ZPT_EzDyAYadoOX1oYniVwS7yKl7zaxEVWi8s7g219TUDP5zZNW_2EBwSQ079yBT1YZ8h1WMUFG-SqMGuHVVURZh7gWDZ05r7qWqQ"/>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621748" cy="1714635"/>
                          </a:xfrm>
                          <a:prstGeom prst="rect">
                            <a:avLst/>
                          </a:prstGeom>
                          <a:noFill/>
                          <a:ln>
                            <a:noFill/>
                          </a:ln>
                        </pic:spPr>
                      </pic:pic>
                    </a:graphicData>
                  </a:graphic>
                </wp:inline>
              </w:drawing>
            </w:r>
          </w:p>
          <w:p w14:paraId="183A0289" w14:textId="3A574716" w:rsidR="0012256D" w:rsidRDefault="0012256D" w:rsidP="003E5A0B">
            <w:pPr>
              <w:wordWrap/>
              <w:snapToGrid/>
              <w:spacing w:line="240" w:lineRule="auto"/>
              <w:ind w:firstLine="0"/>
              <w:jc w:val="center"/>
            </w:pPr>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B63575">
              <w:rPr>
                <w:noProof/>
              </w:rPr>
              <w:t>31</w:t>
            </w:r>
            <w:r w:rsidRPr="003C4B63">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t xml:space="preserve"> </w:t>
            </w:r>
            <w:r>
              <w:rPr>
                <w:rFonts w:hint="eastAsia"/>
              </w:rPr>
              <w:t>從</w:t>
            </w:r>
          </w:p>
          <w:p w14:paraId="04800476" w14:textId="77777777" w:rsidR="0012256D" w:rsidRDefault="0012256D" w:rsidP="003E5A0B">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3E37C94E" w14:textId="33E5B08E" w:rsidR="0012256D" w:rsidRDefault="00272FE6" w:rsidP="003E5A0B">
            <w:pPr>
              <w:keepNext/>
              <w:ind w:firstLine="0"/>
              <w:jc w:val="center"/>
            </w:pPr>
            <w:r>
              <w:rPr>
                <w:noProof/>
              </w:rPr>
              <w:drawing>
                <wp:inline distT="0" distB="0" distL="0" distR="0" wp14:anchorId="2C148049" wp14:editId="5623B732">
                  <wp:extent cx="1656900" cy="1698625"/>
                  <wp:effectExtent l="0" t="0" r="635" b="0"/>
                  <wp:docPr id="42" name="Picture 42" descr="https://lh5.googleusercontent.com/kETIq54ET77cJkLi3twe8lAeTWGFtxd2V5zS2GwWgpj7yBv5FSb8YDCah3cZ0ZWitk-VGmi0Q4FPjrNbpoxINL_KJuWo8tqVd4LTNI4ONkrNkWbWpGOmdQcyOgLBRBvLVmawRu5KL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c9b794e-7fff-2fba-5917-5a3f3889647d" descr="https://lh5.googleusercontent.com/kETIq54ET77cJkLi3twe8lAeTWGFtxd2V5zS2GwWgpj7yBv5FSb8YDCah3cZ0ZWitk-VGmi0Q4FPjrNbpoxINL_KJuWo8tqVd4LTNI4ONkrNkWbWpGOmdQcyOgLBRBvLVmawRu5KLEk"/>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673593" cy="1715738"/>
                          </a:xfrm>
                          <a:prstGeom prst="rect">
                            <a:avLst/>
                          </a:prstGeom>
                          <a:noFill/>
                          <a:ln>
                            <a:noFill/>
                          </a:ln>
                        </pic:spPr>
                      </pic:pic>
                    </a:graphicData>
                  </a:graphic>
                </wp:inline>
              </w:drawing>
            </w:r>
          </w:p>
          <w:p w14:paraId="7D329624" w14:textId="76602FC5" w:rsidR="0012256D" w:rsidRDefault="0012256D" w:rsidP="003E5A0B">
            <w:pPr>
              <w:wordWrap/>
              <w:snapToGrid/>
              <w:spacing w:line="240" w:lineRule="auto"/>
              <w:ind w:firstLine="0"/>
              <w:jc w:val="center"/>
              <w:rPr>
                <w:rFonts w:cstheme="majorBidi"/>
                <w:b/>
                <w:bCs/>
                <w:sz w:val="36"/>
                <w:szCs w:val="36"/>
              </w:rPr>
            </w:pPr>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63575">
              <w:rPr>
                <w:noProof/>
              </w:rPr>
              <w:t>32</w:t>
            </w:r>
            <w:r>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p>
        </w:tc>
      </w:tr>
    </w:tbl>
    <w:p w14:paraId="6F8DFC0D" w14:textId="2960DA0A" w:rsidR="008D689D" w:rsidRDefault="008D689D" w:rsidP="00EA3FA4">
      <w:pPr>
        <w:ind w:firstLine="0"/>
      </w:pPr>
    </w:p>
    <w:p w14:paraId="03996E41" w14:textId="72F76ED7" w:rsidR="00E956EC" w:rsidRDefault="00E956EC" w:rsidP="00EA3FA4">
      <w:pPr>
        <w:ind w:firstLine="0"/>
        <w:rPr>
          <w:rFonts w:hint="eastAsia"/>
        </w:rPr>
      </w:pPr>
      <w:bookmarkStart w:id="66" w:name="_GoBack"/>
      <w:bookmarkEnd w:id="66"/>
    </w:p>
    <w:p w14:paraId="3E3C919A" w14:textId="51E85513" w:rsidR="00987B80" w:rsidRPr="00E73EEA" w:rsidRDefault="00987B80" w:rsidP="006A0D57">
      <w:pPr>
        <w:pStyle w:val="Title"/>
      </w:pPr>
      <w:r w:rsidRPr="00E73EEA">
        <w:lastRenderedPageBreak/>
        <w:t>Reference</w:t>
      </w:r>
      <w:bookmarkEnd w:id="59"/>
      <w:bookmarkEnd w:id="65"/>
    </w:p>
    <w:p w14:paraId="0FCD2506" w14:textId="1B70E939" w:rsidR="00CB45BC" w:rsidRPr="00E73EEA" w:rsidRDefault="00CB45BC" w:rsidP="006A0D57"/>
    <w:sectPr w:rsidR="00CB45BC" w:rsidRPr="00E73EEA" w:rsidSect="008024CF">
      <w:type w:val="continuous"/>
      <w:pgSz w:w="11900" w:h="16840"/>
      <w:pgMar w:top="1440" w:right="1800" w:bottom="1440" w:left="1800" w:header="851" w:footer="992" w:gutter="0"/>
      <w:pgNumType w:start="0"/>
      <w:cols w:space="425"/>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729165" w14:textId="77777777" w:rsidR="00286004" w:rsidRDefault="00286004" w:rsidP="006A0D57">
      <w:r>
        <w:separator/>
      </w:r>
    </w:p>
  </w:endnote>
  <w:endnote w:type="continuationSeparator" w:id="0">
    <w:p w14:paraId="0A98B2ED" w14:textId="77777777" w:rsidR="00286004" w:rsidRDefault="00286004"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20002A87" w:usb1="80000000" w:usb2="00000008"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A00002EF" w:usb1="4000004B"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1002AFF" w:usb1="4000ACFF" w:usb2="00000009" w:usb3="00000000" w:csb0="000001FF" w:csb1="00000000"/>
  </w:font>
  <w:font w:name="BiauKai">
    <w:altName w:val="Malgun Gothic Semilight"/>
    <w:charset w:val="51"/>
    <w:family w:val="auto"/>
    <w:pitch w:val="variable"/>
    <w:sig w:usb0="00000001" w:usb1="08080000" w:usb2="00000010" w:usb3="00000000" w:csb0="00100000" w:csb1="00000000"/>
  </w:font>
  <w:font w:name="Heiti TC Light">
    <w:charset w:val="51"/>
    <w:family w:val="auto"/>
    <w:pitch w:val="variable"/>
    <w:sig w:usb0="8000002F" w:usb1="0808004A" w:usb2="00000010" w:usb3="00000000" w:csb0="003E0000"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CFCCF6" w14:textId="77777777" w:rsidR="00A612E2" w:rsidRDefault="00A612E2" w:rsidP="006A0D57">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496154B" w14:textId="77777777" w:rsidR="00A612E2" w:rsidRDefault="00A612E2"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F6D0BC" w14:textId="70250297" w:rsidR="00A612E2" w:rsidRDefault="00A612E2" w:rsidP="00D42800">
    <w:pPr>
      <w:pStyle w:val="Footer"/>
      <w:jc w:val="right"/>
      <w:rPr>
        <w:rStyle w:val="PageNumber"/>
      </w:rPr>
    </w:pPr>
    <w:r>
      <w:rPr>
        <w:rStyle w:val="PageNumber"/>
      </w:rPr>
      <w:fldChar w:fldCharType="begin"/>
    </w:r>
    <w:r>
      <w:rPr>
        <w:rStyle w:val="PageNumber"/>
      </w:rPr>
      <w:instrText xml:space="preserve">PAGE  </w:instrText>
    </w:r>
    <w:r>
      <w:rPr>
        <w:rStyle w:val="PageNumber"/>
      </w:rPr>
      <w:fldChar w:fldCharType="separate"/>
    </w:r>
    <w:r w:rsidR="00E956EC">
      <w:rPr>
        <w:rStyle w:val="PageNumber"/>
        <w:noProof/>
      </w:rPr>
      <w:t>17</w:t>
    </w:r>
    <w:r>
      <w:rPr>
        <w:rStyle w:val="PageNumber"/>
      </w:rPr>
      <w:fldChar w:fldCharType="end"/>
    </w:r>
  </w:p>
  <w:p w14:paraId="56DA2973" w14:textId="77777777" w:rsidR="00A612E2" w:rsidRDefault="00A612E2" w:rsidP="006A0D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E0E6C0" w14:textId="77777777" w:rsidR="00286004" w:rsidRDefault="00286004" w:rsidP="006A0D57">
      <w:r>
        <w:separator/>
      </w:r>
    </w:p>
  </w:footnote>
  <w:footnote w:type="continuationSeparator" w:id="0">
    <w:p w14:paraId="5F6709B7" w14:textId="77777777" w:rsidR="00286004" w:rsidRDefault="00286004" w:rsidP="006A0D5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1F25C4B"/>
    <w:multiLevelType w:val="multilevel"/>
    <w:tmpl w:val="E55ED792"/>
    <w:lvl w:ilvl="0">
      <w:start w:val="1"/>
      <w:numFmt w:val="taiwaneseCountingThousand"/>
      <w:pStyle w:val="Heading1"/>
      <w:suff w:val="space"/>
      <w:lvlText w:val="第%1章"/>
      <w:lvlJc w:val="left"/>
      <w:pPr>
        <w:ind w:left="0" w:firstLine="0"/>
      </w:pPr>
      <w:rPr>
        <w:rFonts w:hint="eastAsia"/>
        <w:sz w:val="36"/>
      </w:rPr>
    </w:lvl>
    <w:lvl w:ilvl="1">
      <w:start w:val="1"/>
      <w:numFmt w:val="decimal"/>
      <w:pStyle w:val="Heading2"/>
      <w:isLgl/>
      <w:suff w:val="nothing"/>
      <w:lvlText w:val="%1.%2"/>
      <w:lvlJc w:val="left"/>
      <w:pPr>
        <w:ind w:left="0"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3" w15:restartNumberingAfterBreak="0">
    <w:nsid w:val="62CA2AAC"/>
    <w:multiLevelType w:val="multilevel"/>
    <w:tmpl w:val="30F6D2EA"/>
    <w:lvl w:ilvl="0">
      <w:start w:val="15"/>
      <w:numFmt w:val="none"/>
      <w:pStyle w:val="Title"/>
      <w:lvlText w:val=""/>
      <w:lvlJc w:val="left"/>
      <w:pPr>
        <w:ind w:left="425" w:hanging="425"/>
      </w:pPr>
      <w:rPr>
        <w:rFonts w:hint="eastAsia"/>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5"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6"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3"/>
  </w:num>
  <w:num w:numId="4">
    <w:abstractNumId w:val="3"/>
  </w:num>
  <w:num w:numId="5">
    <w:abstractNumId w:val="3"/>
  </w:num>
  <w:num w:numId="6">
    <w:abstractNumId w:val="3"/>
  </w:num>
  <w:num w:numId="7">
    <w:abstractNumId w:val="3"/>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num>
  <w:num w:numId="10">
    <w:abstractNumId w:val="3"/>
  </w:num>
  <w:num w:numId="11">
    <w:abstractNumId w:val="3"/>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
  </w:num>
  <w:num w:numId="13">
    <w:abstractNumId w:val="2"/>
  </w:num>
  <w:num w:numId="1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
  </w:num>
  <w:num w:numId="16">
    <w:abstractNumId w:val="6"/>
  </w:num>
  <w:num w:numId="17">
    <w:abstractNumId w:val="0"/>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2541"/>
    <w:rsid w:val="0000489E"/>
    <w:rsid w:val="000055FC"/>
    <w:rsid w:val="0001051F"/>
    <w:rsid w:val="0001231C"/>
    <w:rsid w:val="00016326"/>
    <w:rsid w:val="00021A3D"/>
    <w:rsid w:val="00025508"/>
    <w:rsid w:val="00026B4F"/>
    <w:rsid w:val="0003012E"/>
    <w:rsid w:val="00030AA1"/>
    <w:rsid w:val="0003124F"/>
    <w:rsid w:val="00034E33"/>
    <w:rsid w:val="000368AA"/>
    <w:rsid w:val="00046186"/>
    <w:rsid w:val="00050F5F"/>
    <w:rsid w:val="0005536D"/>
    <w:rsid w:val="00055875"/>
    <w:rsid w:val="000569FF"/>
    <w:rsid w:val="0005787C"/>
    <w:rsid w:val="000600DA"/>
    <w:rsid w:val="00060796"/>
    <w:rsid w:val="00061536"/>
    <w:rsid w:val="0006275E"/>
    <w:rsid w:val="000629D3"/>
    <w:rsid w:val="00064801"/>
    <w:rsid w:val="0006741E"/>
    <w:rsid w:val="00073D26"/>
    <w:rsid w:val="00076E51"/>
    <w:rsid w:val="000830DD"/>
    <w:rsid w:val="00083198"/>
    <w:rsid w:val="000834AA"/>
    <w:rsid w:val="000857C8"/>
    <w:rsid w:val="00085F8A"/>
    <w:rsid w:val="00086665"/>
    <w:rsid w:val="00086B2B"/>
    <w:rsid w:val="0008701D"/>
    <w:rsid w:val="000935C5"/>
    <w:rsid w:val="00093D3C"/>
    <w:rsid w:val="00094836"/>
    <w:rsid w:val="00095355"/>
    <w:rsid w:val="00096DBA"/>
    <w:rsid w:val="000A1371"/>
    <w:rsid w:val="000A2392"/>
    <w:rsid w:val="000A23DC"/>
    <w:rsid w:val="000B1B7B"/>
    <w:rsid w:val="000B232C"/>
    <w:rsid w:val="000B3D48"/>
    <w:rsid w:val="000C44F4"/>
    <w:rsid w:val="000C70C5"/>
    <w:rsid w:val="000D1026"/>
    <w:rsid w:val="000D795D"/>
    <w:rsid w:val="000E1BC1"/>
    <w:rsid w:val="000E1FDD"/>
    <w:rsid w:val="000E2B01"/>
    <w:rsid w:val="000E50DF"/>
    <w:rsid w:val="000E6797"/>
    <w:rsid w:val="000E748D"/>
    <w:rsid w:val="000E7502"/>
    <w:rsid w:val="000F02B2"/>
    <w:rsid w:val="000F0A7D"/>
    <w:rsid w:val="000F0C29"/>
    <w:rsid w:val="000F23D5"/>
    <w:rsid w:val="000F57B4"/>
    <w:rsid w:val="000F6DBE"/>
    <w:rsid w:val="00101A30"/>
    <w:rsid w:val="00102DCF"/>
    <w:rsid w:val="0010434F"/>
    <w:rsid w:val="001048FE"/>
    <w:rsid w:val="00105B3E"/>
    <w:rsid w:val="00107162"/>
    <w:rsid w:val="00107C2A"/>
    <w:rsid w:val="0011008B"/>
    <w:rsid w:val="00112734"/>
    <w:rsid w:val="001129FC"/>
    <w:rsid w:val="00113C92"/>
    <w:rsid w:val="00115C6B"/>
    <w:rsid w:val="0012044C"/>
    <w:rsid w:val="0012256D"/>
    <w:rsid w:val="00122E52"/>
    <w:rsid w:val="00123B82"/>
    <w:rsid w:val="00130533"/>
    <w:rsid w:val="00130B81"/>
    <w:rsid w:val="001326C5"/>
    <w:rsid w:val="00132BDC"/>
    <w:rsid w:val="00133455"/>
    <w:rsid w:val="00143343"/>
    <w:rsid w:val="00143499"/>
    <w:rsid w:val="00144174"/>
    <w:rsid w:val="0014545D"/>
    <w:rsid w:val="00146014"/>
    <w:rsid w:val="00146E53"/>
    <w:rsid w:val="00150CB8"/>
    <w:rsid w:val="00150D5E"/>
    <w:rsid w:val="00152B6A"/>
    <w:rsid w:val="00153F9C"/>
    <w:rsid w:val="0015493D"/>
    <w:rsid w:val="00156A93"/>
    <w:rsid w:val="00156BD4"/>
    <w:rsid w:val="001575B0"/>
    <w:rsid w:val="00157B7D"/>
    <w:rsid w:val="001615D1"/>
    <w:rsid w:val="0016375A"/>
    <w:rsid w:val="00165753"/>
    <w:rsid w:val="00165EC3"/>
    <w:rsid w:val="00171DB6"/>
    <w:rsid w:val="00172516"/>
    <w:rsid w:val="001736A1"/>
    <w:rsid w:val="00173EAF"/>
    <w:rsid w:val="00175F88"/>
    <w:rsid w:val="001776B6"/>
    <w:rsid w:val="00180BED"/>
    <w:rsid w:val="001829ED"/>
    <w:rsid w:val="001836DF"/>
    <w:rsid w:val="0018766F"/>
    <w:rsid w:val="00197AEF"/>
    <w:rsid w:val="001A3510"/>
    <w:rsid w:val="001A4F56"/>
    <w:rsid w:val="001A714A"/>
    <w:rsid w:val="001B04C9"/>
    <w:rsid w:val="001B0641"/>
    <w:rsid w:val="001B0647"/>
    <w:rsid w:val="001B09E1"/>
    <w:rsid w:val="001B200A"/>
    <w:rsid w:val="001B3BF0"/>
    <w:rsid w:val="001B517C"/>
    <w:rsid w:val="001B53E6"/>
    <w:rsid w:val="001C51CD"/>
    <w:rsid w:val="001D0361"/>
    <w:rsid w:val="001D0455"/>
    <w:rsid w:val="001D09A6"/>
    <w:rsid w:val="001D133C"/>
    <w:rsid w:val="001D4E2F"/>
    <w:rsid w:val="001D548F"/>
    <w:rsid w:val="001D5B87"/>
    <w:rsid w:val="001D605B"/>
    <w:rsid w:val="001D68CF"/>
    <w:rsid w:val="001E20F6"/>
    <w:rsid w:val="001E3808"/>
    <w:rsid w:val="001E4F18"/>
    <w:rsid w:val="001F2D1A"/>
    <w:rsid w:val="001F4546"/>
    <w:rsid w:val="001F7AC1"/>
    <w:rsid w:val="00200C8D"/>
    <w:rsid w:val="00202340"/>
    <w:rsid w:val="00205589"/>
    <w:rsid w:val="0021688C"/>
    <w:rsid w:val="00217FBB"/>
    <w:rsid w:val="00220ABB"/>
    <w:rsid w:val="00222184"/>
    <w:rsid w:val="002225D8"/>
    <w:rsid w:val="00223D2D"/>
    <w:rsid w:val="00241EF0"/>
    <w:rsid w:val="00242D8F"/>
    <w:rsid w:val="00247E0B"/>
    <w:rsid w:val="00250804"/>
    <w:rsid w:val="002520C0"/>
    <w:rsid w:val="00252999"/>
    <w:rsid w:val="002548A2"/>
    <w:rsid w:val="0025716A"/>
    <w:rsid w:val="00257BB1"/>
    <w:rsid w:val="00261136"/>
    <w:rsid w:val="00262709"/>
    <w:rsid w:val="0026372E"/>
    <w:rsid w:val="00265B64"/>
    <w:rsid w:val="0027064C"/>
    <w:rsid w:val="00272FE6"/>
    <w:rsid w:val="00275BFA"/>
    <w:rsid w:val="00275C2B"/>
    <w:rsid w:val="00286004"/>
    <w:rsid w:val="00293321"/>
    <w:rsid w:val="00293888"/>
    <w:rsid w:val="00297AD0"/>
    <w:rsid w:val="002A333C"/>
    <w:rsid w:val="002A4FCB"/>
    <w:rsid w:val="002A5963"/>
    <w:rsid w:val="002A5B8F"/>
    <w:rsid w:val="002B0CE8"/>
    <w:rsid w:val="002B0D82"/>
    <w:rsid w:val="002B43D8"/>
    <w:rsid w:val="002B5477"/>
    <w:rsid w:val="002B7E5A"/>
    <w:rsid w:val="002C4884"/>
    <w:rsid w:val="002C4975"/>
    <w:rsid w:val="002C4D89"/>
    <w:rsid w:val="002C6EAC"/>
    <w:rsid w:val="002C7A8D"/>
    <w:rsid w:val="002D4A32"/>
    <w:rsid w:val="002D656A"/>
    <w:rsid w:val="002E7160"/>
    <w:rsid w:val="002F0D6D"/>
    <w:rsid w:val="002F2A79"/>
    <w:rsid w:val="002F47A5"/>
    <w:rsid w:val="002F5B8C"/>
    <w:rsid w:val="003003E5"/>
    <w:rsid w:val="00300552"/>
    <w:rsid w:val="0030161A"/>
    <w:rsid w:val="00301B7E"/>
    <w:rsid w:val="00301E2D"/>
    <w:rsid w:val="003032E8"/>
    <w:rsid w:val="00305A53"/>
    <w:rsid w:val="00315094"/>
    <w:rsid w:val="00315302"/>
    <w:rsid w:val="00321EB6"/>
    <w:rsid w:val="00323D5D"/>
    <w:rsid w:val="0033202A"/>
    <w:rsid w:val="00332717"/>
    <w:rsid w:val="00332DDC"/>
    <w:rsid w:val="00333E97"/>
    <w:rsid w:val="003363F5"/>
    <w:rsid w:val="00336D80"/>
    <w:rsid w:val="003405C4"/>
    <w:rsid w:val="00342599"/>
    <w:rsid w:val="00343503"/>
    <w:rsid w:val="00344023"/>
    <w:rsid w:val="0034496C"/>
    <w:rsid w:val="00346ED4"/>
    <w:rsid w:val="00352273"/>
    <w:rsid w:val="003538D6"/>
    <w:rsid w:val="003554FD"/>
    <w:rsid w:val="0035785E"/>
    <w:rsid w:val="003616B5"/>
    <w:rsid w:val="00361DF5"/>
    <w:rsid w:val="00361FFF"/>
    <w:rsid w:val="00363873"/>
    <w:rsid w:val="00367721"/>
    <w:rsid w:val="00374332"/>
    <w:rsid w:val="0037695E"/>
    <w:rsid w:val="00377CC8"/>
    <w:rsid w:val="00385997"/>
    <w:rsid w:val="0038672F"/>
    <w:rsid w:val="00392808"/>
    <w:rsid w:val="003949D3"/>
    <w:rsid w:val="00395D27"/>
    <w:rsid w:val="00395FE3"/>
    <w:rsid w:val="003A1D07"/>
    <w:rsid w:val="003A2D01"/>
    <w:rsid w:val="003A696F"/>
    <w:rsid w:val="003B04F1"/>
    <w:rsid w:val="003B0E06"/>
    <w:rsid w:val="003B1B1F"/>
    <w:rsid w:val="003B1ED1"/>
    <w:rsid w:val="003B3C80"/>
    <w:rsid w:val="003B76B1"/>
    <w:rsid w:val="003C113D"/>
    <w:rsid w:val="003C1827"/>
    <w:rsid w:val="003C20F2"/>
    <w:rsid w:val="003C3041"/>
    <w:rsid w:val="003C3DAA"/>
    <w:rsid w:val="003C4B63"/>
    <w:rsid w:val="003C560D"/>
    <w:rsid w:val="003C6936"/>
    <w:rsid w:val="003D05AF"/>
    <w:rsid w:val="003D2D41"/>
    <w:rsid w:val="003D5B47"/>
    <w:rsid w:val="003E1412"/>
    <w:rsid w:val="003E1E0D"/>
    <w:rsid w:val="003E40AF"/>
    <w:rsid w:val="003E4688"/>
    <w:rsid w:val="003E51AD"/>
    <w:rsid w:val="003E65EA"/>
    <w:rsid w:val="003E7056"/>
    <w:rsid w:val="003E7D51"/>
    <w:rsid w:val="003F255F"/>
    <w:rsid w:val="003F26CD"/>
    <w:rsid w:val="003F75BE"/>
    <w:rsid w:val="00401E7B"/>
    <w:rsid w:val="00402C54"/>
    <w:rsid w:val="0040501D"/>
    <w:rsid w:val="00407CFD"/>
    <w:rsid w:val="004104BE"/>
    <w:rsid w:val="00410A69"/>
    <w:rsid w:val="0041207F"/>
    <w:rsid w:val="00427827"/>
    <w:rsid w:val="00445D3D"/>
    <w:rsid w:val="00447108"/>
    <w:rsid w:val="0044749A"/>
    <w:rsid w:val="004502B0"/>
    <w:rsid w:val="004544D2"/>
    <w:rsid w:val="004561EE"/>
    <w:rsid w:val="00464392"/>
    <w:rsid w:val="00465FA7"/>
    <w:rsid w:val="00472B39"/>
    <w:rsid w:val="00474BC3"/>
    <w:rsid w:val="00475715"/>
    <w:rsid w:val="00481407"/>
    <w:rsid w:val="00483D9F"/>
    <w:rsid w:val="004861D0"/>
    <w:rsid w:val="00486D13"/>
    <w:rsid w:val="00487128"/>
    <w:rsid w:val="00490A2E"/>
    <w:rsid w:val="00490DD4"/>
    <w:rsid w:val="00493F5E"/>
    <w:rsid w:val="004942B3"/>
    <w:rsid w:val="00497E0D"/>
    <w:rsid w:val="004A0D08"/>
    <w:rsid w:val="004A14A7"/>
    <w:rsid w:val="004A558C"/>
    <w:rsid w:val="004B196F"/>
    <w:rsid w:val="004B4997"/>
    <w:rsid w:val="004B5E15"/>
    <w:rsid w:val="004B5E61"/>
    <w:rsid w:val="004B747D"/>
    <w:rsid w:val="004C3F9E"/>
    <w:rsid w:val="004C4E6E"/>
    <w:rsid w:val="004C58CE"/>
    <w:rsid w:val="004C5D7E"/>
    <w:rsid w:val="004C681A"/>
    <w:rsid w:val="004C70F6"/>
    <w:rsid w:val="004D1E1E"/>
    <w:rsid w:val="004E3FFA"/>
    <w:rsid w:val="004E4985"/>
    <w:rsid w:val="004E4F2F"/>
    <w:rsid w:val="004E65D7"/>
    <w:rsid w:val="004F1C69"/>
    <w:rsid w:val="004F5DAC"/>
    <w:rsid w:val="004F73BC"/>
    <w:rsid w:val="0050434F"/>
    <w:rsid w:val="00507339"/>
    <w:rsid w:val="00511004"/>
    <w:rsid w:val="00511A9B"/>
    <w:rsid w:val="00512166"/>
    <w:rsid w:val="005149D7"/>
    <w:rsid w:val="0051534F"/>
    <w:rsid w:val="005167FF"/>
    <w:rsid w:val="005245DD"/>
    <w:rsid w:val="00526431"/>
    <w:rsid w:val="0052735A"/>
    <w:rsid w:val="00527E90"/>
    <w:rsid w:val="00530391"/>
    <w:rsid w:val="0053093D"/>
    <w:rsid w:val="00530D17"/>
    <w:rsid w:val="00532727"/>
    <w:rsid w:val="0053313F"/>
    <w:rsid w:val="00534E0D"/>
    <w:rsid w:val="00541391"/>
    <w:rsid w:val="00543FDA"/>
    <w:rsid w:val="00547FA7"/>
    <w:rsid w:val="00553EAF"/>
    <w:rsid w:val="005545F4"/>
    <w:rsid w:val="00555F8B"/>
    <w:rsid w:val="00556330"/>
    <w:rsid w:val="00556382"/>
    <w:rsid w:val="00563656"/>
    <w:rsid w:val="00566CBF"/>
    <w:rsid w:val="00570DA2"/>
    <w:rsid w:val="00582E13"/>
    <w:rsid w:val="00586560"/>
    <w:rsid w:val="005924E7"/>
    <w:rsid w:val="00596CEA"/>
    <w:rsid w:val="005973A5"/>
    <w:rsid w:val="005973C3"/>
    <w:rsid w:val="005A25F7"/>
    <w:rsid w:val="005A650B"/>
    <w:rsid w:val="005B2207"/>
    <w:rsid w:val="005B2C28"/>
    <w:rsid w:val="005B7438"/>
    <w:rsid w:val="005C0FDD"/>
    <w:rsid w:val="005C4580"/>
    <w:rsid w:val="005C4E0D"/>
    <w:rsid w:val="005D04D9"/>
    <w:rsid w:val="005D2596"/>
    <w:rsid w:val="005E6028"/>
    <w:rsid w:val="005F138A"/>
    <w:rsid w:val="005F219D"/>
    <w:rsid w:val="005F289B"/>
    <w:rsid w:val="005F3F39"/>
    <w:rsid w:val="005F71CD"/>
    <w:rsid w:val="006026E0"/>
    <w:rsid w:val="006113E3"/>
    <w:rsid w:val="00611EA1"/>
    <w:rsid w:val="00612642"/>
    <w:rsid w:val="00613965"/>
    <w:rsid w:val="006147B6"/>
    <w:rsid w:val="00614D3F"/>
    <w:rsid w:val="00621D42"/>
    <w:rsid w:val="00627782"/>
    <w:rsid w:val="00630604"/>
    <w:rsid w:val="00630956"/>
    <w:rsid w:val="0063429B"/>
    <w:rsid w:val="006346FC"/>
    <w:rsid w:val="00634895"/>
    <w:rsid w:val="00636519"/>
    <w:rsid w:val="00637A10"/>
    <w:rsid w:val="00642542"/>
    <w:rsid w:val="006430ED"/>
    <w:rsid w:val="00643553"/>
    <w:rsid w:val="006447CD"/>
    <w:rsid w:val="006507DC"/>
    <w:rsid w:val="00650E32"/>
    <w:rsid w:val="00651418"/>
    <w:rsid w:val="00652D3F"/>
    <w:rsid w:val="00653C65"/>
    <w:rsid w:val="00654502"/>
    <w:rsid w:val="00654B1F"/>
    <w:rsid w:val="00654F2F"/>
    <w:rsid w:val="00655112"/>
    <w:rsid w:val="00657AAD"/>
    <w:rsid w:val="006610FA"/>
    <w:rsid w:val="00664AFF"/>
    <w:rsid w:val="006667AC"/>
    <w:rsid w:val="006667E6"/>
    <w:rsid w:val="0066684E"/>
    <w:rsid w:val="00670E86"/>
    <w:rsid w:val="00672ED4"/>
    <w:rsid w:val="00673A3A"/>
    <w:rsid w:val="006764AB"/>
    <w:rsid w:val="006815CA"/>
    <w:rsid w:val="00684648"/>
    <w:rsid w:val="0068524E"/>
    <w:rsid w:val="00685607"/>
    <w:rsid w:val="0068724F"/>
    <w:rsid w:val="00687F09"/>
    <w:rsid w:val="006903E4"/>
    <w:rsid w:val="00694317"/>
    <w:rsid w:val="0069774E"/>
    <w:rsid w:val="00697C49"/>
    <w:rsid w:val="006A0ACC"/>
    <w:rsid w:val="006A0D57"/>
    <w:rsid w:val="006A2222"/>
    <w:rsid w:val="006A7399"/>
    <w:rsid w:val="006B1D6F"/>
    <w:rsid w:val="006B2E52"/>
    <w:rsid w:val="006B4E0A"/>
    <w:rsid w:val="006B677F"/>
    <w:rsid w:val="006B6C9A"/>
    <w:rsid w:val="006C0B0C"/>
    <w:rsid w:val="006C3E66"/>
    <w:rsid w:val="006C4984"/>
    <w:rsid w:val="006C53A4"/>
    <w:rsid w:val="006D3993"/>
    <w:rsid w:val="006D544B"/>
    <w:rsid w:val="006D64DD"/>
    <w:rsid w:val="006E216C"/>
    <w:rsid w:val="006E3609"/>
    <w:rsid w:val="006E6812"/>
    <w:rsid w:val="006F0007"/>
    <w:rsid w:val="006F288E"/>
    <w:rsid w:val="006F5803"/>
    <w:rsid w:val="006F6535"/>
    <w:rsid w:val="006F6789"/>
    <w:rsid w:val="00700450"/>
    <w:rsid w:val="00700BBE"/>
    <w:rsid w:val="007016A9"/>
    <w:rsid w:val="00703453"/>
    <w:rsid w:val="00707BD1"/>
    <w:rsid w:val="007129F8"/>
    <w:rsid w:val="0071554B"/>
    <w:rsid w:val="00721E20"/>
    <w:rsid w:val="00724B65"/>
    <w:rsid w:val="0072513F"/>
    <w:rsid w:val="00727753"/>
    <w:rsid w:val="00727AF8"/>
    <w:rsid w:val="0073023C"/>
    <w:rsid w:val="007303A3"/>
    <w:rsid w:val="00730FF7"/>
    <w:rsid w:val="00731C83"/>
    <w:rsid w:val="007368A4"/>
    <w:rsid w:val="007379B8"/>
    <w:rsid w:val="00741012"/>
    <w:rsid w:val="00742CBC"/>
    <w:rsid w:val="007444A8"/>
    <w:rsid w:val="00745035"/>
    <w:rsid w:val="007451A8"/>
    <w:rsid w:val="00747616"/>
    <w:rsid w:val="00750201"/>
    <w:rsid w:val="0075122E"/>
    <w:rsid w:val="00753AF1"/>
    <w:rsid w:val="00755C18"/>
    <w:rsid w:val="00755D5D"/>
    <w:rsid w:val="00757F99"/>
    <w:rsid w:val="00760E27"/>
    <w:rsid w:val="00765CE0"/>
    <w:rsid w:val="007663C6"/>
    <w:rsid w:val="00770A2C"/>
    <w:rsid w:val="00770CE7"/>
    <w:rsid w:val="00771A6C"/>
    <w:rsid w:val="007720FB"/>
    <w:rsid w:val="00774702"/>
    <w:rsid w:val="007748D0"/>
    <w:rsid w:val="00776F88"/>
    <w:rsid w:val="0078158E"/>
    <w:rsid w:val="00781771"/>
    <w:rsid w:val="00783E99"/>
    <w:rsid w:val="00785805"/>
    <w:rsid w:val="0078617C"/>
    <w:rsid w:val="0078647B"/>
    <w:rsid w:val="00791E74"/>
    <w:rsid w:val="00792C0C"/>
    <w:rsid w:val="0079360D"/>
    <w:rsid w:val="00793942"/>
    <w:rsid w:val="0079494F"/>
    <w:rsid w:val="007A4011"/>
    <w:rsid w:val="007A427A"/>
    <w:rsid w:val="007A65FC"/>
    <w:rsid w:val="007B1150"/>
    <w:rsid w:val="007B1BE6"/>
    <w:rsid w:val="007B52BE"/>
    <w:rsid w:val="007C0D0B"/>
    <w:rsid w:val="007C374B"/>
    <w:rsid w:val="007C5AE4"/>
    <w:rsid w:val="007D20C3"/>
    <w:rsid w:val="007D2121"/>
    <w:rsid w:val="007D2AB8"/>
    <w:rsid w:val="007D5128"/>
    <w:rsid w:val="007D5F5A"/>
    <w:rsid w:val="007D72B6"/>
    <w:rsid w:val="007D7E19"/>
    <w:rsid w:val="007E29DA"/>
    <w:rsid w:val="007E3A2F"/>
    <w:rsid w:val="007E4E96"/>
    <w:rsid w:val="007E6209"/>
    <w:rsid w:val="007F4A7B"/>
    <w:rsid w:val="007F6894"/>
    <w:rsid w:val="007F7391"/>
    <w:rsid w:val="007F7576"/>
    <w:rsid w:val="008014EB"/>
    <w:rsid w:val="008024CF"/>
    <w:rsid w:val="008028A9"/>
    <w:rsid w:val="008030D4"/>
    <w:rsid w:val="00803FE4"/>
    <w:rsid w:val="00804C76"/>
    <w:rsid w:val="00810EEF"/>
    <w:rsid w:val="00814E74"/>
    <w:rsid w:val="00821DA8"/>
    <w:rsid w:val="00822A20"/>
    <w:rsid w:val="0082460A"/>
    <w:rsid w:val="0082590B"/>
    <w:rsid w:val="00825FF2"/>
    <w:rsid w:val="00826A01"/>
    <w:rsid w:val="00835349"/>
    <w:rsid w:val="0083662A"/>
    <w:rsid w:val="00840CE7"/>
    <w:rsid w:val="008427C2"/>
    <w:rsid w:val="00846863"/>
    <w:rsid w:val="00853ABF"/>
    <w:rsid w:val="00853B93"/>
    <w:rsid w:val="00853ED7"/>
    <w:rsid w:val="00854368"/>
    <w:rsid w:val="00857B89"/>
    <w:rsid w:val="00860335"/>
    <w:rsid w:val="008639D0"/>
    <w:rsid w:val="00865E7A"/>
    <w:rsid w:val="008677C7"/>
    <w:rsid w:val="00867F96"/>
    <w:rsid w:val="00872744"/>
    <w:rsid w:val="008867B3"/>
    <w:rsid w:val="0089037E"/>
    <w:rsid w:val="00890D2A"/>
    <w:rsid w:val="00892C2B"/>
    <w:rsid w:val="00893AA5"/>
    <w:rsid w:val="00897227"/>
    <w:rsid w:val="008A0B6F"/>
    <w:rsid w:val="008A456C"/>
    <w:rsid w:val="008A547B"/>
    <w:rsid w:val="008B5B31"/>
    <w:rsid w:val="008B5C8D"/>
    <w:rsid w:val="008C2F92"/>
    <w:rsid w:val="008C59D8"/>
    <w:rsid w:val="008D0718"/>
    <w:rsid w:val="008D2577"/>
    <w:rsid w:val="008D25D4"/>
    <w:rsid w:val="008D2E38"/>
    <w:rsid w:val="008D4170"/>
    <w:rsid w:val="008D43B2"/>
    <w:rsid w:val="008D689D"/>
    <w:rsid w:val="008E2D51"/>
    <w:rsid w:val="008E2D5C"/>
    <w:rsid w:val="008E4086"/>
    <w:rsid w:val="008E41CD"/>
    <w:rsid w:val="008E4761"/>
    <w:rsid w:val="008E5BA7"/>
    <w:rsid w:val="008F26C2"/>
    <w:rsid w:val="008F4FE4"/>
    <w:rsid w:val="009044C1"/>
    <w:rsid w:val="009046DF"/>
    <w:rsid w:val="00905082"/>
    <w:rsid w:val="00906578"/>
    <w:rsid w:val="00907E1D"/>
    <w:rsid w:val="00910722"/>
    <w:rsid w:val="0092109A"/>
    <w:rsid w:val="0092649B"/>
    <w:rsid w:val="009270FA"/>
    <w:rsid w:val="0093180F"/>
    <w:rsid w:val="00931BB5"/>
    <w:rsid w:val="00931ED6"/>
    <w:rsid w:val="0093295B"/>
    <w:rsid w:val="0093661E"/>
    <w:rsid w:val="00937021"/>
    <w:rsid w:val="009371A7"/>
    <w:rsid w:val="0094320F"/>
    <w:rsid w:val="00950E2C"/>
    <w:rsid w:val="009553A2"/>
    <w:rsid w:val="0095619F"/>
    <w:rsid w:val="00957893"/>
    <w:rsid w:val="0096041A"/>
    <w:rsid w:val="00960420"/>
    <w:rsid w:val="00960560"/>
    <w:rsid w:val="009620F4"/>
    <w:rsid w:val="00963BEC"/>
    <w:rsid w:val="00964112"/>
    <w:rsid w:val="00970548"/>
    <w:rsid w:val="00971466"/>
    <w:rsid w:val="00974198"/>
    <w:rsid w:val="009760AE"/>
    <w:rsid w:val="009761D5"/>
    <w:rsid w:val="00976ECD"/>
    <w:rsid w:val="00984D6A"/>
    <w:rsid w:val="00986665"/>
    <w:rsid w:val="00987B80"/>
    <w:rsid w:val="0099491C"/>
    <w:rsid w:val="009949EE"/>
    <w:rsid w:val="00994A7A"/>
    <w:rsid w:val="0099597E"/>
    <w:rsid w:val="00996DD1"/>
    <w:rsid w:val="00997F37"/>
    <w:rsid w:val="009A12D9"/>
    <w:rsid w:val="009A787B"/>
    <w:rsid w:val="009B1A31"/>
    <w:rsid w:val="009B2CA6"/>
    <w:rsid w:val="009B6507"/>
    <w:rsid w:val="009C16C9"/>
    <w:rsid w:val="009C6E2F"/>
    <w:rsid w:val="009C6E60"/>
    <w:rsid w:val="009D288C"/>
    <w:rsid w:val="009D4FC7"/>
    <w:rsid w:val="009D4FD0"/>
    <w:rsid w:val="009D6253"/>
    <w:rsid w:val="009E6463"/>
    <w:rsid w:val="009F166F"/>
    <w:rsid w:val="00A004E0"/>
    <w:rsid w:val="00A0562F"/>
    <w:rsid w:val="00A060FA"/>
    <w:rsid w:val="00A07D93"/>
    <w:rsid w:val="00A1124C"/>
    <w:rsid w:val="00A11619"/>
    <w:rsid w:val="00A1328F"/>
    <w:rsid w:val="00A1364B"/>
    <w:rsid w:val="00A151D6"/>
    <w:rsid w:val="00A20E51"/>
    <w:rsid w:val="00A22B3E"/>
    <w:rsid w:val="00A22E82"/>
    <w:rsid w:val="00A232D4"/>
    <w:rsid w:val="00A25121"/>
    <w:rsid w:val="00A252C7"/>
    <w:rsid w:val="00A26683"/>
    <w:rsid w:val="00A320AF"/>
    <w:rsid w:val="00A32E54"/>
    <w:rsid w:val="00A36B11"/>
    <w:rsid w:val="00A37F27"/>
    <w:rsid w:val="00A42125"/>
    <w:rsid w:val="00A45C4D"/>
    <w:rsid w:val="00A4609A"/>
    <w:rsid w:val="00A46D6F"/>
    <w:rsid w:val="00A47038"/>
    <w:rsid w:val="00A518B4"/>
    <w:rsid w:val="00A544F6"/>
    <w:rsid w:val="00A545D1"/>
    <w:rsid w:val="00A55A09"/>
    <w:rsid w:val="00A612E2"/>
    <w:rsid w:val="00A63A64"/>
    <w:rsid w:val="00A64180"/>
    <w:rsid w:val="00A655B4"/>
    <w:rsid w:val="00A66910"/>
    <w:rsid w:val="00A70A2A"/>
    <w:rsid w:val="00A7164A"/>
    <w:rsid w:val="00A72415"/>
    <w:rsid w:val="00A73073"/>
    <w:rsid w:val="00A76436"/>
    <w:rsid w:val="00A80A6A"/>
    <w:rsid w:val="00A81843"/>
    <w:rsid w:val="00A822DB"/>
    <w:rsid w:val="00A8338E"/>
    <w:rsid w:val="00A84C0C"/>
    <w:rsid w:val="00A879CB"/>
    <w:rsid w:val="00A918F7"/>
    <w:rsid w:val="00A9501A"/>
    <w:rsid w:val="00A95EDD"/>
    <w:rsid w:val="00A9756C"/>
    <w:rsid w:val="00AA1CED"/>
    <w:rsid w:val="00AA57BB"/>
    <w:rsid w:val="00AA7851"/>
    <w:rsid w:val="00AB3254"/>
    <w:rsid w:val="00AB4B47"/>
    <w:rsid w:val="00AB50CA"/>
    <w:rsid w:val="00AB5DAD"/>
    <w:rsid w:val="00AC304C"/>
    <w:rsid w:val="00AC4D20"/>
    <w:rsid w:val="00AC6413"/>
    <w:rsid w:val="00AC68D9"/>
    <w:rsid w:val="00AD1DD7"/>
    <w:rsid w:val="00AD25B9"/>
    <w:rsid w:val="00AD4005"/>
    <w:rsid w:val="00AD4CB1"/>
    <w:rsid w:val="00AD783E"/>
    <w:rsid w:val="00AE2871"/>
    <w:rsid w:val="00AE38E5"/>
    <w:rsid w:val="00AE4DA4"/>
    <w:rsid w:val="00AE66D4"/>
    <w:rsid w:val="00AE7836"/>
    <w:rsid w:val="00AF2A20"/>
    <w:rsid w:val="00B00376"/>
    <w:rsid w:val="00B011FB"/>
    <w:rsid w:val="00B03E9B"/>
    <w:rsid w:val="00B06637"/>
    <w:rsid w:val="00B069CD"/>
    <w:rsid w:val="00B06FA6"/>
    <w:rsid w:val="00B07BCB"/>
    <w:rsid w:val="00B1263A"/>
    <w:rsid w:val="00B13DBC"/>
    <w:rsid w:val="00B161BF"/>
    <w:rsid w:val="00B173EB"/>
    <w:rsid w:val="00B3067C"/>
    <w:rsid w:val="00B3514A"/>
    <w:rsid w:val="00B36D5F"/>
    <w:rsid w:val="00B427BE"/>
    <w:rsid w:val="00B44569"/>
    <w:rsid w:val="00B455A5"/>
    <w:rsid w:val="00B459E4"/>
    <w:rsid w:val="00B47C20"/>
    <w:rsid w:val="00B47D07"/>
    <w:rsid w:val="00B516D0"/>
    <w:rsid w:val="00B536FE"/>
    <w:rsid w:val="00B5711B"/>
    <w:rsid w:val="00B617CC"/>
    <w:rsid w:val="00B62206"/>
    <w:rsid w:val="00B62902"/>
    <w:rsid w:val="00B634D8"/>
    <w:rsid w:val="00B63575"/>
    <w:rsid w:val="00B636A6"/>
    <w:rsid w:val="00B6408A"/>
    <w:rsid w:val="00B647F4"/>
    <w:rsid w:val="00B732C2"/>
    <w:rsid w:val="00B75127"/>
    <w:rsid w:val="00B8014F"/>
    <w:rsid w:val="00B82261"/>
    <w:rsid w:val="00B827FA"/>
    <w:rsid w:val="00B913EE"/>
    <w:rsid w:val="00B91ED0"/>
    <w:rsid w:val="00B92E50"/>
    <w:rsid w:val="00B94B1E"/>
    <w:rsid w:val="00B94BA5"/>
    <w:rsid w:val="00B96020"/>
    <w:rsid w:val="00B97311"/>
    <w:rsid w:val="00BA0367"/>
    <w:rsid w:val="00BA0E88"/>
    <w:rsid w:val="00BA157C"/>
    <w:rsid w:val="00BA18DC"/>
    <w:rsid w:val="00BA37AC"/>
    <w:rsid w:val="00BA49C8"/>
    <w:rsid w:val="00BB23AC"/>
    <w:rsid w:val="00BB76E3"/>
    <w:rsid w:val="00BC0249"/>
    <w:rsid w:val="00BC453B"/>
    <w:rsid w:val="00BC4984"/>
    <w:rsid w:val="00BC58A7"/>
    <w:rsid w:val="00BC7664"/>
    <w:rsid w:val="00BC7A30"/>
    <w:rsid w:val="00BD10D8"/>
    <w:rsid w:val="00BD3680"/>
    <w:rsid w:val="00BE11BE"/>
    <w:rsid w:val="00BE17DA"/>
    <w:rsid w:val="00BF2CD2"/>
    <w:rsid w:val="00BF794F"/>
    <w:rsid w:val="00BF7C86"/>
    <w:rsid w:val="00C01FD4"/>
    <w:rsid w:val="00C04BBC"/>
    <w:rsid w:val="00C06A58"/>
    <w:rsid w:val="00C175A8"/>
    <w:rsid w:val="00C22221"/>
    <w:rsid w:val="00C33F95"/>
    <w:rsid w:val="00C35D17"/>
    <w:rsid w:val="00C35E80"/>
    <w:rsid w:val="00C40DDC"/>
    <w:rsid w:val="00C42CE0"/>
    <w:rsid w:val="00C43660"/>
    <w:rsid w:val="00C5031D"/>
    <w:rsid w:val="00C5316A"/>
    <w:rsid w:val="00C5422A"/>
    <w:rsid w:val="00C5707E"/>
    <w:rsid w:val="00C57C25"/>
    <w:rsid w:val="00C6178C"/>
    <w:rsid w:val="00C61E4F"/>
    <w:rsid w:val="00C63B10"/>
    <w:rsid w:val="00C65E78"/>
    <w:rsid w:val="00C70BF7"/>
    <w:rsid w:val="00C71D64"/>
    <w:rsid w:val="00C73152"/>
    <w:rsid w:val="00C73848"/>
    <w:rsid w:val="00C73A61"/>
    <w:rsid w:val="00C76D5C"/>
    <w:rsid w:val="00C76F05"/>
    <w:rsid w:val="00C80BF4"/>
    <w:rsid w:val="00C81B55"/>
    <w:rsid w:val="00C8274E"/>
    <w:rsid w:val="00C8339F"/>
    <w:rsid w:val="00C84647"/>
    <w:rsid w:val="00C85064"/>
    <w:rsid w:val="00C8511D"/>
    <w:rsid w:val="00C863EA"/>
    <w:rsid w:val="00C86A5C"/>
    <w:rsid w:val="00C9026F"/>
    <w:rsid w:val="00C91C19"/>
    <w:rsid w:val="00C93E76"/>
    <w:rsid w:val="00C951DE"/>
    <w:rsid w:val="00C9645C"/>
    <w:rsid w:val="00C96ECC"/>
    <w:rsid w:val="00C97952"/>
    <w:rsid w:val="00CA3775"/>
    <w:rsid w:val="00CA3D59"/>
    <w:rsid w:val="00CA485B"/>
    <w:rsid w:val="00CB09C4"/>
    <w:rsid w:val="00CB0E56"/>
    <w:rsid w:val="00CB25AC"/>
    <w:rsid w:val="00CB45BC"/>
    <w:rsid w:val="00CB72D6"/>
    <w:rsid w:val="00CB7D5C"/>
    <w:rsid w:val="00CC086B"/>
    <w:rsid w:val="00CC3707"/>
    <w:rsid w:val="00CD4A40"/>
    <w:rsid w:val="00CD64F4"/>
    <w:rsid w:val="00CD7296"/>
    <w:rsid w:val="00CD7968"/>
    <w:rsid w:val="00CE5F71"/>
    <w:rsid w:val="00CE5FD0"/>
    <w:rsid w:val="00CE68C6"/>
    <w:rsid w:val="00CF040E"/>
    <w:rsid w:val="00CF087D"/>
    <w:rsid w:val="00CF3E64"/>
    <w:rsid w:val="00CF5928"/>
    <w:rsid w:val="00CF640F"/>
    <w:rsid w:val="00CF7DBB"/>
    <w:rsid w:val="00D0340D"/>
    <w:rsid w:val="00D03870"/>
    <w:rsid w:val="00D10A28"/>
    <w:rsid w:val="00D11905"/>
    <w:rsid w:val="00D124A8"/>
    <w:rsid w:val="00D12D37"/>
    <w:rsid w:val="00D13AC2"/>
    <w:rsid w:val="00D1637B"/>
    <w:rsid w:val="00D16E16"/>
    <w:rsid w:val="00D22348"/>
    <w:rsid w:val="00D25A3B"/>
    <w:rsid w:val="00D2607F"/>
    <w:rsid w:val="00D26E42"/>
    <w:rsid w:val="00D42800"/>
    <w:rsid w:val="00D441B7"/>
    <w:rsid w:val="00D44BE4"/>
    <w:rsid w:val="00D463E1"/>
    <w:rsid w:val="00D464F3"/>
    <w:rsid w:val="00D5199C"/>
    <w:rsid w:val="00D540BA"/>
    <w:rsid w:val="00D61653"/>
    <w:rsid w:val="00D626F3"/>
    <w:rsid w:val="00D62C9F"/>
    <w:rsid w:val="00D6528B"/>
    <w:rsid w:val="00D66AA2"/>
    <w:rsid w:val="00D70D95"/>
    <w:rsid w:val="00D70DB9"/>
    <w:rsid w:val="00D721D7"/>
    <w:rsid w:val="00D73F77"/>
    <w:rsid w:val="00D76DAC"/>
    <w:rsid w:val="00D853E1"/>
    <w:rsid w:val="00D90613"/>
    <w:rsid w:val="00D9301C"/>
    <w:rsid w:val="00D9361E"/>
    <w:rsid w:val="00D974CC"/>
    <w:rsid w:val="00D97D34"/>
    <w:rsid w:val="00DA1784"/>
    <w:rsid w:val="00DA2A79"/>
    <w:rsid w:val="00DA3D64"/>
    <w:rsid w:val="00DB19C2"/>
    <w:rsid w:val="00DB283A"/>
    <w:rsid w:val="00DB2D7D"/>
    <w:rsid w:val="00DB6642"/>
    <w:rsid w:val="00DC2081"/>
    <w:rsid w:val="00DC243D"/>
    <w:rsid w:val="00DC6CE1"/>
    <w:rsid w:val="00DC785D"/>
    <w:rsid w:val="00DD1330"/>
    <w:rsid w:val="00DD2D7E"/>
    <w:rsid w:val="00DD36DA"/>
    <w:rsid w:val="00DD3F16"/>
    <w:rsid w:val="00DE05EF"/>
    <w:rsid w:val="00DE1517"/>
    <w:rsid w:val="00DE2F71"/>
    <w:rsid w:val="00DE3675"/>
    <w:rsid w:val="00DE7140"/>
    <w:rsid w:val="00DE7DFD"/>
    <w:rsid w:val="00DF4516"/>
    <w:rsid w:val="00DF60C4"/>
    <w:rsid w:val="00E01CFF"/>
    <w:rsid w:val="00E02BC8"/>
    <w:rsid w:val="00E04F82"/>
    <w:rsid w:val="00E13149"/>
    <w:rsid w:val="00E14DE1"/>
    <w:rsid w:val="00E164B7"/>
    <w:rsid w:val="00E1725D"/>
    <w:rsid w:val="00E20FE2"/>
    <w:rsid w:val="00E22BFC"/>
    <w:rsid w:val="00E22CAA"/>
    <w:rsid w:val="00E27BA6"/>
    <w:rsid w:val="00E34F8C"/>
    <w:rsid w:val="00E40E02"/>
    <w:rsid w:val="00E44620"/>
    <w:rsid w:val="00E45D95"/>
    <w:rsid w:val="00E47912"/>
    <w:rsid w:val="00E47B28"/>
    <w:rsid w:val="00E51D08"/>
    <w:rsid w:val="00E54747"/>
    <w:rsid w:val="00E56359"/>
    <w:rsid w:val="00E6152B"/>
    <w:rsid w:val="00E65CA2"/>
    <w:rsid w:val="00E66ACE"/>
    <w:rsid w:val="00E709CB"/>
    <w:rsid w:val="00E73EEA"/>
    <w:rsid w:val="00E754F3"/>
    <w:rsid w:val="00E77032"/>
    <w:rsid w:val="00E77259"/>
    <w:rsid w:val="00E772EA"/>
    <w:rsid w:val="00E77715"/>
    <w:rsid w:val="00E856D8"/>
    <w:rsid w:val="00E879E8"/>
    <w:rsid w:val="00E90932"/>
    <w:rsid w:val="00E90EC5"/>
    <w:rsid w:val="00E91DF0"/>
    <w:rsid w:val="00E9332C"/>
    <w:rsid w:val="00E949ED"/>
    <w:rsid w:val="00E956EC"/>
    <w:rsid w:val="00E970A5"/>
    <w:rsid w:val="00E9719D"/>
    <w:rsid w:val="00E975FE"/>
    <w:rsid w:val="00EA0E3D"/>
    <w:rsid w:val="00EA302D"/>
    <w:rsid w:val="00EA3FA4"/>
    <w:rsid w:val="00EA4DDF"/>
    <w:rsid w:val="00EA6C34"/>
    <w:rsid w:val="00EB1849"/>
    <w:rsid w:val="00EB352D"/>
    <w:rsid w:val="00EB3A57"/>
    <w:rsid w:val="00EB7297"/>
    <w:rsid w:val="00EC571A"/>
    <w:rsid w:val="00EC6F44"/>
    <w:rsid w:val="00EC795E"/>
    <w:rsid w:val="00ED0048"/>
    <w:rsid w:val="00ED14B8"/>
    <w:rsid w:val="00ED4F88"/>
    <w:rsid w:val="00ED68AA"/>
    <w:rsid w:val="00EE07F5"/>
    <w:rsid w:val="00EE25BE"/>
    <w:rsid w:val="00EE5748"/>
    <w:rsid w:val="00EE5E44"/>
    <w:rsid w:val="00EF201C"/>
    <w:rsid w:val="00EF21D6"/>
    <w:rsid w:val="00EF2E9B"/>
    <w:rsid w:val="00EF541F"/>
    <w:rsid w:val="00EF633F"/>
    <w:rsid w:val="00F01E15"/>
    <w:rsid w:val="00F02FC6"/>
    <w:rsid w:val="00F03B5B"/>
    <w:rsid w:val="00F05840"/>
    <w:rsid w:val="00F06D47"/>
    <w:rsid w:val="00F07A53"/>
    <w:rsid w:val="00F07D1B"/>
    <w:rsid w:val="00F10A7C"/>
    <w:rsid w:val="00F11463"/>
    <w:rsid w:val="00F1559C"/>
    <w:rsid w:val="00F16951"/>
    <w:rsid w:val="00F1733A"/>
    <w:rsid w:val="00F17D4D"/>
    <w:rsid w:val="00F17E49"/>
    <w:rsid w:val="00F21A2A"/>
    <w:rsid w:val="00F232B7"/>
    <w:rsid w:val="00F2565B"/>
    <w:rsid w:val="00F25AB9"/>
    <w:rsid w:val="00F25C59"/>
    <w:rsid w:val="00F2667F"/>
    <w:rsid w:val="00F270B9"/>
    <w:rsid w:val="00F30015"/>
    <w:rsid w:val="00F3312A"/>
    <w:rsid w:val="00F36244"/>
    <w:rsid w:val="00F43F43"/>
    <w:rsid w:val="00F44157"/>
    <w:rsid w:val="00F44A86"/>
    <w:rsid w:val="00F45814"/>
    <w:rsid w:val="00F5064B"/>
    <w:rsid w:val="00F50B11"/>
    <w:rsid w:val="00F51B91"/>
    <w:rsid w:val="00F51CC5"/>
    <w:rsid w:val="00F537CF"/>
    <w:rsid w:val="00F55260"/>
    <w:rsid w:val="00F55E32"/>
    <w:rsid w:val="00F56F8B"/>
    <w:rsid w:val="00F609FE"/>
    <w:rsid w:val="00F623DF"/>
    <w:rsid w:val="00F635DA"/>
    <w:rsid w:val="00F73F3D"/>
    <w:rsid w:val="00F74106"/>
    <w:rsid w:val="00F804AF"/>
    <w:rsid w:val="00F8095B"/>
    <w:rsid w:val="00F828A5"/>
    <w:rsid w:val="00F833C8"/>
    <w:rsid w:val="00F9198B"/>
    <w:rsid w:val="00F93838"/>
    <w:rsid w:val="00F95E2C"/>
    <w:rsid w:val="00FA0F61"/>
    <w:rsid w:val="00FA1FF1"/>
    <w:rsid w:val="00FA4858"/>
    <w:rsid w:val="00FA5458"/>
    <w:rsid w:val="00FA6E80"/>
    <w:rsid w:val="00FB3000"/>
    <w:rsid w:val="00FB66F1"/>
    <w:rsid w:val="00FC39DF"/>
    <w:rsid w:val="00FC4570"/>
    <w:rsid w:val="00FC5431"/>
    <w:rsid w:val="00FD1F0D"/>
    <w:rsid w:val="00FD4C92"/>
    <w:rsid w:val="00FD5814"/>
    <w:rsid w:val="00FD6AE8"/>
    <w:rsid w:val="00FD7089"/>
    <w:rsid w:val="00FD784D"/>
    <w:rsid w:val="00FE0FF4"/>
    <w:rsid w:val="00FE2718"/>
    <w:rsid w:val="00FE4999"/>
    <w:rsid w:val="00FE5026"/>
    <w:rsid w:val="00FE527F"/>
    <w:rsid w:val="00FF02D1"/>
    <w:rsid w:val="00FF3774"/>
    <w:rsid w:val="00FF73E4"/>
    <w:rsid w:val="00FF793D"/>
    <w:rsid w:val="00FF7BB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7562E3"/>
  <w14:defaultImageDpi w14:val="30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0D57"/>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563656"/>
    <w:pPr>
      <w:keepNext/>
      <w:keepLines/>
      <w:pageBreakBefore/>
      <w:widowControl w:val="0"/>
      <w:numPr>
        <w:numId w:val="13"/>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CB72D6"/>
    <w:pPr>
      <w:keepNext/>
      <w:numPr>
        <w:ilvl w:val="1"/>
        <w:numId w:val="13"/>
      </w:numPr>
      <w:tabs>
        <w:tab w:val="left" w:pos="720"/>
      </w:tabs>
      <w:snapToGrid w:val="0"/>
      <w:spacing w:line="480" w:lineRule="auto"/>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3656"/>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CB72D6"/>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aliases w:val="標號"/>
    <w:basedOn w:val="Normal"/>
    <w:next w:val="Normal"/>
    <w:autoRedefine/>
    <w:uiPriority w:val="35"/>
    <w:unhideWhenUsed/>
    <w:qFormat/>
    <w:rsid w:val="00A72415"/>
    <w:pPr>
      <w:spacing w:afterLines="100" w:after="423" w:line="240" w:lineRule="auto"/>
      <w:ind w:firstLine="0"/>
      <w:jc w:val="center"/>
    </w:pPr>
    <w:rPr>
      <w:rFonts w:ascii="標楷體" w:hAnsi="標楷體"/>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pPr>
      <w:keepNext/>
      <w:spacing w:afterLines="0" w:after="0"/>
    </w:pPr>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157B7D"/>
    <w:pPr>
      <w:tabs>
        <w:tab w:val="right" w:pos="8290"/>
      </w:tabs>
      <w:spacing w:before="360" w:line="240" w:lineRule="auto"/>
    </w:pPr>
    <w:rPr>
      <w:rFonts w:asciiTheme="majorHAnsi" w:hAnsiTheme="majorHAnsi" w:cstheme="majorHAnsi"/>
      <w:b/>
      <w:bCs/>
      <w:caps/>
    </w:rPr>
  </w:style>
  <w:style w:type="paragraph" w:styleId="TOC2">
    <w:name w:val="toc 2"/>
    <w:basedOn w:val="Normal"/>
    <w:next w:val="Normal"/>
    <w:autoRedefine/>
    <w:uiPriority w:val="39"/>
    <w:unhideWhenUsed/>
    <w:rsid w:val="008D0718"/>
    <w:pPr>
      <w:spacing w:before="240"/>
    </w:pPr>
    <w:rPr>
      <w:rFonts w:asciiTheme="minorHAnsi" w:hAnsiTheme="minorHAnsi"/>
      <w:b/>
      <w:bCs/>
      <w:sz w:val="20"/>
      <w:szCs w:val="20"/>
    </w:rPr>
  </w:style>
  <w:style w:type="paragraph" w:styleId="TOC3">
    <w:name w:val="toc 3"/>
    <w:basedOn w:val="Normal"/>
    <w:next w:val="Normal"/>
    <w:autoRedefine/>
    <w:uiPriority w:val="39"/>
    <w:unhideWhenUsed/>
    <w:rsid w:val="008D0718"/>
    <w:pPr>
      <w:ind w:left="240"/>
    </w:pPr>
    <w:rPr>
      <w:rFonts w:asciiTheme="minorHAnsi" w:hAnsiTheme="minorHAnsi"/>
      <w:sz w:val="20"/>
      <w:szCs w:val="20"/>
    </w:rPr>
  </w:style>
  <w:style w:type="paragraph" w:styleId="TOC4">
    <w:name w:val="toc 4"/>
    <w:basedOn w:val="Normal"/>
    <w:next w:val="Normal"/>
    <w:autoRedefine/>
    <w:uiPriority w:val="39"/>
    <w:unhideWhenUsed/>
    <w:rsid w:val="00E02BC8"/>
    <w:pPr>
      <w:ind w:left="480"/>
    </w:pPr>
    <w:rPr>
      <w:rFonts w:asciiTheme="minorHAnsi" w:hAnsiTheme="minorHAnsi"/>
      <w:sz w:val="20"/>
      <w:szCs w:val="20"/>
    </w:rPr>
  </w:style>
  <w:style w:type="paragraph" w:styleId="TOC5">
    <w:name w:val="toc 5"/>
    <w:basedOn w:val="Normal"/>
    <w:next w:val="Normal"/>
    <w:autoRedefine/>
    <w:uiPriority w:val="39"/>
    <w:unhideWhenUsed/>
    <w:rsid w:val="000F6DBE"/>
    <w:pPr>
      <w:ind w:left="720"/>
    </w:pPr>
    <w:rPr>
      <w:rFonts w:asciiTheme="minorHAnsi" w:hAnsiTheme="minorHAnsi"/>
      <w:sz w:val="20"/>
      <w:szCs w:val="20"/>
    </w:rPr>
  </w:style>
  <w:style w:type="paragraph" w:styleId="TOC6">
    <w:name w:val="toc 6"/>
    <w:basedOn w:val="Normal"/>
    <w:next w:val="Normal"/>
    <w:autoRedefine/>
    <w:uiPriority w:val="39"/>
    <w:unhideWhenUsed/>
    <w:rsid w:val="000F6DBE"/>
    <w:pPr>
      <w:ind w:left="960"/>
    </w:pPr>
    <w:rPr>
      <w:rFonts w:asciiTheme="minorHAnsi" w:hAnsiTheme="minorHAnsi"/>
      <w:sz w:val="20"/>
      <w:szCs w:val="20"/>
    </w:rPr>
  </w:style>
  <w:style w:type="paragraph" w:styleId="TOC7">
    <w:name w:val="toc 7"/>
    <w:basedOn w:val="Normal"/>
    <w:next w:val="Normal"/>
    <w:autoRedefine/>
    <w:uiPriority w:val="39"/>
    <w:unhideWhenUsed/>
    <w:rsid w:val="000F6DBE"/>
    <w:pPr>
      <w:ind w:left="1200"/>
    </w:pPr>
    <w:rPr>
      <w:rFonts w:asciiTheme="minorHAnsi" w:hAnsiTheme="minorHAnsi"/>
      <w:sz w:val="20"/>
      <w:szCs w:val="20"/>
    </w:rPr>
  </w:style>
  <w:style w:type="paragraph" w:styleId="TOC8">
    <w:name w:val="toc 8"/>
    <w:basedOn w:val="Normal"/>
    <w:next w:val="Normal"/>
    <w:autoRedefine/>
    <w:uiPriority w:val="39"/>
    <w:unhideWhenUsed/>
    <w:rsid w:val="000F6DBE"/>
    <w:pPr>
      <w:ind w:left="1440"/>
    </w:pPr>
    <w:rPr>
      <w:rFonts w:asciiTheme="minorHAnsi" w:hAnsiTheme="minorHAnsi"/>
      <w:sz w:val="20"/>
      <w:szCs w:val="20"/>
    </w:rPr>
  </w:style>
  <w:style w:type="paragraph" w:styleId="TOC9">
    <w:name w:val="toc 9"/>
    <w:basedOn w:val="Normal"/>
    <w:next w:val="Normal"/>
    <w:autoRedefine/>
    <w:uiPriority w:val="39"/>
    <w:unhideWhenUsed/>
    <w:rsid w:val="000F6DBE"/>
    <w:pPr>
      <w:ind w:left="1680"/>
    </w:pPr>
    <w:rPr>
      <w:rFonts w:asciiTheme="minorHAnsi" w:hAnsiTheme="minorHAnsi"/>
      <w:sz w:val="20"/>
      <w:szCs w:val="20"/>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theme" Target="theme/theme1.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20002A87" w:usb1="80000000" w:usb2="00000008"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A00002EF" w:usb1="4000004B"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1002AFF" w:usb1="4000ACFF" w:usb2="00000009" w:usb3="00000000" w:csb0="000001FF" w:csb1="00000000"/>
  </w:font>
  <w:font w:name="BiauKai">
    <w:altName w:val="Malgun Gothic Semilight"/>
    <w:charset w:val="51"/>
    <w:family w:val="auto"/>
    <w:pitch w:val="variable"/>
    <w:sig w:usb0="00000001" w:usb1="08080000" w:usb2="00000010" w:usb3="00000000" w:csb0="00100000" w:csb1="00000000"/>
  </w:font>
  <w:font w:name="Heiti TC Light">
    <w:charset w:val="51"/>
    <w:family w:val="auto"/>
    <w:pitch w:val="variable"/>
    <w:sig w:usb0="8000002F" w:usb1="0808004A" w:usb2="00000010" w:usb3="00000000" w:csb0="003E0000"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56E2"/>
    <w:rsid w:val="00147E57"/>
    <w:rsid w:val="008C44B3"/>
    <w:rsid w:val="009C56E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C44B3"/>
    <w:rPr>
      <w:color w:val="808080"/>
    </w:rPr>
  </w:style>
  <w:style w:type="paragraph" w:customStyle="1" w:styleId="5962ACD7CEC841CC88E3A3AD99057C03">
    <w:name w:val="5962ACD7CEC841CC88E3A3AD99057C03"/>
    <w:rsid w:val="008C44B3"/>
  </w:style>
  <w:style w:type="paragraph" w:customStyle="1" w:styleId="5AAB1C7C65DE4BACAD208C638FBF2BBE">
    <w:name w:val="5AAB1C7C65DE4BACAD208C638FBF2BBE"/>
    <w:rsid w:val="008C44B3"/>
  </w:style>
  <w:style w:type="paragraph" w:customStyle="1" w:styleId="8268BDC26AFA4AA3B8A8680AC4859BE2">
    <w:name w:val="8268BDC26AFA4AA3B8A8680AC4859BE2"/>
    <w:rsid w:val="008C44B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7D88BA-D6B5-41B0-80D5-B818780406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6</TotalTime>
  <Pages>1</Pages>
  <Words>22979</Words>
  <Characters>130985</Characters>
  <Application>Microsoft Office Word</Application>
  <DocSecurity>0</DocSecurity>
  <Lines>1091</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Windows User</cp:lastModifiedBy>
  <cp:revision>969</cp:revision>
  <dcterms:created xsi:type="dcterms:W3CDTF">2017-05-21T17:26:00Z</dcterms:created>
  <dcterms:modified xsi:type="dcterms:W3CDTF">2018-10-23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8QaApQis"/&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